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815FE" w14:textId="0B81E018" w:rsidR="00B36DC0" w:rsidRPr="00F75713" w:rsidRDefault="00B36DC0" w:rsidP="000F0219">
      <w:pPr>
        <w:pStyle w:val="NoSpacing"/>
        <w:tabs>
          <w:tab w:val="left" w:pos="142"/>
        </w:tabs>
        <w:spacing w:line="480" w:lineRule="auto"/>
        <w:ind w:right="-1"/>
        <w:jc w:val="both"/>
        <w:rPr>
          <w:b/>
          <w:bCs/>
          <w:lang w:val="en-GB"/>
        </w:rPr>
      </w:pPr>
      <w:bookmarkStart w:id="0" w:name="_GoBack"/>
      <w:bookmarkEnd w:id="0"/>
    </w:p>
    <w:p w14:paraId="3302EA5D" w14:textId="5DC94436" w:rsidR="00047C32" w:rsidRPr="00F75713" w:rsidRDefault="00047C32" w:rsidP="000F0219">
      <w:pPr>
        <w:tabs>
          <w:tab w:val="left" w:pos="142"/>
        </w:tabs>
        <w:spacing w:line="480" w:lineRule="auto"/>
        <w:ind w:right="-1"/>
        <w:jc w:val="both"/>
        <w:rPr>
          <w:b/>
        </w:rPr>
      </w:pPr>
      <w:r w:rsidRPr="00F75713">
        <w:rPr>
          <w:b/>
        </w:rPr>
        <w:t>TITLE PAGE</w:t>
      </w:r>
    </w:p>
    <w:p w14:paraId="52945E05" w14:textId="5E2418DE" w:rsidR="00277C83" w:rsidRPr="00F75713" w:rsidRDefault="00927C17" w:rsidP="000F0219">
      <w:pPr>
        <w:tabs>
          <w:tab w:val="left" w:pos="142"/>
        </w:tabs>
        <w:spacing w:line="480" w:lineRule="auto"/>
        <w:ind w:right="-1"/>
        <w:jc w:val="both"/>
        <w:rPr>
          <w:b/>
          <w:bCs/>
          <w:lang w:val="en-GB"/>
        </w:rPr>
      </w:pPr>
      <w:r w:rsidRPr="00F75713">
        <w:rPr>
          <w:b/>
        </w:rPr>
        <w:t xml:space="preserve">TITLE: </w:t>
      </w:r>
      <w:r w:rsidR="0041676C" w:rsidRPr="00F75713">
        <w:rPr>
          <w:bCs/>
          <w:lang w:val="en-GB"/>
        </w:rPr>
        <w:t>H</w:t>
      </w:r>
      <w:r w:rsidR="00D54668" w:rsidRPr="00F75713">
        <w:rPr>
          <w:bCs/>
          <w:lang w:val="en-GB"/>
        </w:rPr>
        <w:t xml:space="preserve">epatitis </w:t>
      </w:r>
      <w:r w:rsidR="0041676C" w:rsidRPr="00F75713">
        <w:rPr>
          <w:bCs/>
          <w:lang w:val="en-GB"/>
        </w:rPr>
        <w:t>B</w:t>
      </w:r>
      <w:r w:rsidR="00D54668" w:rsidRPr="00F75713">
        <w:rPr>
          <w:bCs/>
          <w:lang w:val="en-GB"/>
        </w:rPr>
        <w:t xml:space="preserve"> virus</w:t>
      </w:r>
      <w:r w:rsidR="0041676C" w:rsidRPr="00F75713">
        <w:rPr>
          <w:bCs/>
          <w:lang w:val="en-GB"/>
        </w:rPr>
        <w:t xml:space="preserve"> replication influences levels of expression of N</w:t>
      </w:r>
      <w:r w:rsidR="00D54668" w:rsidRPr="00F75713">
        <w:rPr>
          <w:bCs/>
          <w:lang w:val="en-GB"/>
        </w:rPr>
        <w:t xml:space="preserve">atural </w:t>
      </w:r>
      <w:r w:rsidR="0041676C" w:rsidRPr="00F75713">
        <w:rPr>
          <w:bCs/>
          <w:lang w:val="en-GB"/>
        </w:rPr>
        <w:t>K</w:t>
      </w:r>
      <w:r w:rsidR="00D54668" w:rsidRPr="00F75713">
        <w:rPr>
          <w:bCs/>
          <w:lang w:val="en-GB"/>
        </w:rPr>
        <w:t>iller</w:t>
      </w:r>
      <w:r w:rsidR="0041676C" w:rsidRPr="00F75713">
        <w:rPr>
          <w:bCs/>
          <w:lang w:val="en-GB"/>
        </w:rPr>
        <w:t xml:space="preserve"> cell ligands</w:t>
      </w:r>
    </w:p>
    <w:p w14:paraId="507D296A" w14:textId="3946639D" w:rsidR="00350223" w:rsidRPr="00F75713" w:rsidRDefault="00350223" w:rsidP="00350223">
      <w:pPr>
        <w:tabs>
          <w:tab w:val="left" w:pos="142"/>
        </w:tabs>
        <w:spacing w:line="480" w:lineRule="auto"/>
        <w:ind w:right="-1"/>
        <w:jc w:val="both"/>
        <w:rPr>
          <w:b/>
          <w:bCs/>
          <w:lang w:val="en-GB"/>
        </w:rPr>
      </w:pPr>
      <w:r>
        <w:rPr>
          <w:b/>
          <w:bCs/>
        </w:rPr>
        <w:t>Short title</w:t>
      </w:r>
      <w:r w:rsidRPr="00F75713">
        <w:rPr>
          <w:b/>
          <w:bCs/>
        </w:rPr>
        <w:t xml:space="preserve">: </w:t>
      </w:r>
      <w:r w:rsidRPr="00F75713">
        <w:rPr>
          <w:bCs/>
          <w:lang w:val="en-GB"/>
        </w:rPr>
        <w:t xml:space="preserve">Hepatitis B virus modulates Natural Killer ligands </w:t>
      </w:r>
    </w:p>
    <w:p w14:paraId="4F859CF0" w14:textId="350256B6" w:rsidR="00FF46C2" w:rsidRPr="00F75713" w:rsidRDefault="00B36DC0" w:rsidP="000F0219">
      <w:pPr>
        <w:pStyle w:val="Body"/>
        <w:tabs>
          <w:tab w:val="left" w:pos="142"/>
        </w:tabs>
        <w:spacing w:line="480" w:lineRule="auto"/>
        <w:ind w:right="-1"/>
        <w:jc w:val="both"/>
        <w:rPr>
          <w:rFonts w:ascii="Times New Roman" w:hAnsi="Times New Roman" w:cs="Times New Roman"/>
          <w:sz w:val="24"/>
          <w:szCs w:val="24"/>
          <w:lang w:val="it-IT"/>
        </w:rPr>
      </w:pPr>
      <w:r w:rsidRPr="00F75713">
        <w:rPr>
          <w:rFonts w:ascii="Times New Roman" w:hAnsi="Times New Roman" w:cs="Times New Roman"/>
          <w:sz w:val="24"/>
          <w:szCs w:val="24"/>
          <w:lang w:val="it-IT"/>
        </w:rPr>
        <w:t>Lemonica Koumbi</w:t>
      </w:r>
      <w:r w:rsidRPr="00F75713">
        <w:rPr>
          <w:rFonts w:ascii="Times New Roman" w:hAnsi="Times New Roman" w:cs="Times New Roman"/>
          <w:sz w:val="24"/>
          <w:szCs w:val="24"/>
          <w:vertAlign w:val="superscript"/>
          <w:lang w:val="it-IT"/>
        </w:rPr>
        <w:t>1</w:t>
      </w:r>
      <w:r w:rsidRPr="00F75713">
        <w:rPr>
          <w:rFonts w:ascii="Times New Roman" w:hAnsi="Times New Roman" w:cs="Times New Roman"/>
          <w:sz w:val="24"/>
          <w:szCs w:val="24"/>
          <w:lang w:val="it-IT"/>
        </w:rPr>
        <w:t>, Teresa Pollicino</w:t>
      </w:r>
      <w:r w:rsidRPr="00F75713">
        <w:rPr>
          <w:rFonts w:ascii="Times New Roman" w:hAnsi="Times New Roman" w:cs="Times New Roman"/>
          <w:sz w:val="24"/>
          <w:szCs w:val="24"/>
          <w:vertAlign w:val="superscript"/>
          <w:lang w:val="it-IT"/>
        </w:rPr>
        <w:t>2</w:t>
      </w:r>
      <w:r w:rsidRPr="00F75713">
        <w:rPr>
          <w:rFonts w:ascii="Times New Roman" w:hAnsi="Times New Roman" w:cs="Times New Roman"/>
          <w:sz w:val="24"/>
          <w:szCs w:val="24"/>
          <w:lang w:val="it-IT"/>
        </w:rPr>
        <w:t xml:space="preserve">, </w:t>
      </w:r>
      <w:r w:rsidR="00350223" w:rsidRPr="00350223">
        <w:rPr>
          <w:rFonts w:ascii="Times New Roman" w:hAnsi="Times New Roman" w:cs="Times New Roman"/>
          <w:sz w:val="24"/>
          <w:szCs w:val="24"/>
          <w:lang w:val="it-IT"/>
        </w:rPr>
        <w:t>Giovanni Raimondo</w:t>
      </w:r>
      <w:r w:rsidR="00350223" w:rsidRPr="00350223">
        <w:rPr>
          <w:rFonts w:ascii="Times New Roman" w:hAnsi="Times New Roman" w:cs="Times New Roman"/>
          <w:sz w:val="24"/>
          <w:szCs w:val="24"/>
          <w:vertAlign w:val="superscript"/>
        </w:rPr>
        <w:t>3</w:t>
      </w:r>
      <w:r w:rsidR="00350223">
        <w:rPr>
          <w:rFonts w:ascii="Times New Roman" w:hAnsi="Times New Roman" w:cs="Times New Roman"/>
          <w:sz w:val="24"/>
          <w:szCs w:val="24"/>
        </w:rPr>
        <w:t xml:space="preserve">, </w:t>
      </w:r>
      <w:r w:rsidR="00EF711D" w:rsidRPr="00350223">
        <w:rPr>
          <w:rFonts w:ascii="Times New Roman" w:hAnsi="Times New Roman" w:cs="Times New Roman"/>
          <w:sz w:val="24"/>
          <w:szCs w:val="24"/>
          <w:lang w:val="it-IT"/>
        </w:rPr>
        <w:t>Naveenta</w:t>
      </w:r>
      <w:r w:rsidR="00EF711D" w:rsidRPr="00F75713">
        <w:rPr>
          <w:rFonts w:ascii="Times New Roman" w:hAnsi="Times New Roman" w:cs="Times New Roman"/>
          <w:sz w:val="24"/>
          <w:szCs w:val="24"/>
          <w:lang w:val="it-IT"/>
        </w:rPr>
        <w:t xml:space="preserve"> </w:t>
      </w:r>
      <w:r w:rsidR="00AD1FBF" w:rsidRPr="00F75713">
        <w:rPr>
          <w:rFonts w:ascii="Times New Roman" w:hAnsi="Times New Roman" w:cs="Times New Roman"/>
          <w:sz w:val="24"/>
          <w:szCs w:val="24"/>
          <w:lang w:val="it-IT"/>
        </w:rPr>
        <w:t>Kumar</w:t>
      </w:r>
      <w:r w:rsidR="00AD1FBF" w:rsidRPr="00F75713">
        <w:rPr>
          <w:rFonts w:ascii="Times New Roman" w:hAnsi="Times New Roman" w:cs="Times New Roman"/>
          <w:sz w:val="24"/>
          <w:szCs w:val="24"/>
          <w:vertAlign w:val="superscript"/>
          <w:lang w:val="it-IT"/>
        </w:rPr>
        <w:t>1</w:t>
      </w:r>
      <w:r w:rsidR="00EF711D" w:rsidRPr="00F75713">
        <w:rPr>
          <w:rFonts w:ascii="Times New Roman" w:hAnsi="Times New Roman" w:cs="Times New Roman"/>
          <w:sz w:val="24"/>
          <w:szCs w:val="24"/>
          <w:lang w:val="it-IT"/>
        </w:rPr>
        <w:t xml:space="preserve">, </w:t>
      </w:r>
      <w:r w:rsidRPr="00F75713">
        <w:rPr>
          <w:rFonts w:ascii="Times New Roman" w:hAnsi="Times New Roman" w:cs="Times New Roman"/>
          <w:sz w:val="24"/>
          <w:szCs w:val="24"/>
          <w:lang w:val="it-IT"/>
        </w:rPr>
        <w:t xml:space="preserve">Peter </w:t>
      </w:r>
      <w:r w:rsidR="00AD1FBF" w:rsidRPr="00F75713">
        <w:rPr>
          <w:rFonts w:ascii="Times New Roman" w:hAnsi="Times New Roman" w:cs="Times New Roman"/>
          <w:sz w:val="24"/>
          <w:szCs w:val="24"/>
          <w:lang w:val="it-IT"/>
        </w:rPr>
        <w:t>Karayiannis</w:t>
      </w:r>
      <w:r w:rsidR="00350223">
        <w:rPr>
          <w:rFonts w:ascii="Times New Roman" w:hAnsi="Times New Roman" w:cs="Times New Roman"/>
          <w:sz w:val="24"/>
          <w:szCs w:val="24"/>
          <w:vertAlign w:val="superscript"/>
          <w:lang w:val="it-IT"/>
        </w:rPr>
        <w:t>4</w:t>
      </w:r>
      <w:r w:rsidRPr="00F75713">
        <w:rPr>
          <w:rFonts w:ascii="Times New Roman" w:hAnsi="Times New Roman" w:cs="Times New Roman"/>
          <w:sz w:val="24"/>
          <w:szCs w:val="24"/>
          <w:lang w:val="it-IT"/>
        </w:rPr>
        <w:t>, Salim I Khakoo</w:t>
      </w:r>
      <w:r w:rsidR="00350223">
        <w:rPr>
          <w:rFonts w:ascii="Times New Roman" w:hAnsi="Times New Roman" w:cs="Times New Roman"/>
          <w:sz w:val="24"/>
          <w:szCs w:val="24"/>
          <w:vertAlign w:val="superscript"/>
          <w:lang w:val="it-IT"/>
        </w:rPr>
        <w:t>5</w:t>
      </w:r>
    </w:p>
    <w:p w14:paraId="5EC11B8E" w14:textId="443D11FA" w:rsidR="002770C3" w:rsidRPr="00F75713" w:rsidRDefault="00B36DC0" w:rsidP="002770C3">
      <w:pPr>
        <w:tabs>
          <w:tab w:val="left" w:pos="142"/>
        </w:tabs>
        <w:spacing w:line="480" w:lineRule="auto"/>
        <w:ind w:right="-1"/>
        <w:jc w:val="both"/>
        <w:outlineLvl w:val="0"/>
        <w:rPr>
          <w:bCs/>
          <w:lang w:val="en-GB"/>
        </w:rPr>
      </w:pPr>
      <w:r w:rsidRPr="00F75713">
        <w:rPr>
          <w:bCs/>
          <w:vertAlign w:val="superscript"/>
          <w:lang w:val="en-GB"/>
        </w:rPr>
        <w:t>1</w:t>
      </w:r>
      <w:r w:rsidRPr="00F75713">
        <w:rPr>
          <w:bCs/>
          <w:lang w:val="en-GB"/>
        </w:rPr>
        <w:t xml:space="preserve">Department of Medicine, Hepatology and Gastroenterology Section, Imperial College, St. Mary's Campus, London, UK; </w:t>
      </w:r>
      <w:r w:rsidRPr="00F75713">
        <w:rPr>
          <w:bCs/>
          <w:vertAlign w:val="superscript"/>
          <w:lang w:val="en-GB"/>
        </w:rPr>
        <w:t>2</w:t>
      </w:r>
      <w:r w:rsidRPr="00F75713">
        <w:rPr>
          <w:bCs/>
          <w:lang w:val="en-GB"/>
        </w:rPr>
        <w:t xml:space="preserve">Department of Pediatric, Gynecologic, Microbiologic, and Biomedical Sciences, University Hospital of Messina, Messina, Italy; </w:t>
      </w:r>
      <w:r w:rsidR="00350223" w:rsidRPr="00350223">
        <w:rPr>
          <w:bCs/>
          <w:vertAlign w:val="superscript"/>
        </w:rPr>
        <w:t>3</w:t>
      </w:r>
      <w:r w:rsidR="00350223" w:rsidRPr="00350223">
        <w:rPr>
          <w:bCs/>
        </w:rPr>
        <w:t xml:space="preserve">Department of Clinical and Experimental Medicine, University Hospital of Messina, Messina, Italy; </w:t>
      </w:r>
      <w:r w:rsidR="00350223">
        <w:rPr>
          <w:bCs/>
          <w:vertAlign w:val="superscript"/>
          <w:lang w:val="en-GB"/>
        </w:rPr>
        <w:t>4</w:t>
      </w:r>
      <w:r w:rsidR="00AD1FBF" w:rsidRPr="00F75713">
        <w:rPr>
          <w:bCs/>
          <w:lang w:val="en-GB"/>
        </w:rPr>
        <w:t xml:space="preserve">University </w:t>
      </w:r>
      <w:r w:rsidRPr="00F75713">
        <w:rPr>
          <w:bCs/>
          <w:lang w:val="en-GB"/>
        </w:rPr>
        <w:t xml:space="preserve">of Nicosia Medical School, Nicosia, Cyprus; </w:t>
      </w:r>
      <w:r w:rsidR="00350223">
        <w:rPr>
          <w:bCs/>
          <w:vertAlign w:val="superscript"/>
          <w:lang w:val="en-GB"/>
        </w:rPr>
        <w:t>5</w:t>
      </w:r>
      <w:r w:rsidRPr="00F75713">
        <w:rPr>
          <w:bCs/>
          <w:lang w:val="en-GB"/>
        </w:rPr>
        <w:t>Henry Welcome Laboratories, Southampton General Hospital, Southampton, UK.</w:t>
      </w:r>
      <w:r w:rsidR="002770C3" w:rsidRPr="00F75713">
        <w:rPr>
          <w:bCs/>
          <w:lang w:val="en-GB"/>
        </w:rPr>
        <w:t xml:space="preserve"> </w:t>
      </w:r>
    </w:p>
    <w:p w14:paraId="63C9AAB0" w14:textId="249F9866" w:rsidR="002770C3" w:rsidRPr="00F75713" w:rsidRDefault="002770C3" w:rsidP="002770C3">
      <w:pPr>
        <w:tabs>
          <w:tab w:val="left" w:pos="142"/>
        </w:tabs>
        <w:spacing w:line="480" w:lineRule="auto"/>
        <w:ind w:right="-1"/>
        <w:jc w:val="both"/>
        <w:outlineLvl w:val="0"/>
        <w:rPr>
          <w:bCs/>
        </w:rPr>
      </w:pPr>
      <w:r w:rsidRPr="00F75713">
        <w:rPr>
          <w:b/>
          <w:bCs/>
          <w:lang w:val="en-GB"/>
        </w:rPr>
        <w:t xml:space="preserve">Corresponding author: </w:t>
      </w:r>
      <w:r w:rsidRPr="00F75713">
        <w:rPr>
          <w:bCs/>
          <w:lang w:val="en-GB"/>
        </w:rPr>
        <w:t>Lemonica Koumbi,</w:t>
      </w:r>
      <w:r w:rsidRPr="00F75713">
        <w:rPr>
          <w:bCs/>
        </w:rPr>
        <w:t xml:space="preserve"> MSc, PhD</w:t>
      </w:r>
      <w:r w:rsidRPr="00F75713">
        <w:rPr>
          <w:b/>
          <w:bCs/>
          <w:lang w:val="en-GB"/>
        </w:rPr>
        <w:t xml:space="preserve">; </w:t>
      </w:r>
      <w:r w:rsidRPr="00F75713">
        <w:rPr>
          <w:bCs/>
        </w:rPr>
        <w:t>Research Fellow, Imperial College London, Department of Medicine, Hepatology and Gastroenterology Section, Variety Wing Floor D, St. Mary's Campu</w:t>
      </w:r>
      <w:r w:rsidR="00302BAC">
        <w:rPr>
          <w:bCs/>
        </w:rPr>
        <w:t xml:space="preserve">s, Norfolk Place, London W2 1PG; </w:t>
      </w:r>
      <w:r w:rsidRPr="00F75713">
        <w:rPr>
          <w:bCs/>
        </w:rPr>
        <w:t xml:space="preserve"> </w:t>
      </w:r>
      <w:hyperlink r:id="rId8" w:history="1">
        <w:r w:rsidRPr="00F75713">
          <w:rPr>
            <w:rStyle w:val="Hyperlink"/>
            <w:bCs/>
            <w:lang w:val="en-GB"/>
          </w:rPr>
          <w:t>lemonica.koumbi@gmail.com</w:t>
        </w:r>
      </w:hyperlink>
      <w:r w:rsidR="00302BAC">
        <w:rPr>
          <w:bCs/>
          <w:lang w:val="en-GB"/>
        </w:rPr>
        <w:t xml:space="preserve">; </w:t>
      </w:r>
      <w:r w:rsidRPr="00F75713">
        <w:rPr>
          <w:bCs/>
        </w:rPr>
        <w:t xml:space="preserve">Tel. +44 (0) 207 594 9022 </w:t>
      </w:r>
    </w:p>
    <w:p w14:paraId="08620177" w14:textId="570E1BEA" w:rsidR="00350223" w:rsidRPr="00350223" w:rsidRDefault="00350223" w:rsidP="0035022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bCs/>
          <w:lang w:val="en-GB"/>
        </w:rPr>
      </w:pPr>
      <w:r w:rsidRPr="00350223">
        <w:rPr>
          <w:b/>
          <w:bCs/>
          <w:lang w:val="en-GB"/>
        </w:rPr>
        <w:t>Conflict of Interest:</w:t>
      </w:r>
      <w:r w:rsidRPr="00350223">
        <w:rPr>
          <w:bCs/>
        </w:rPr>
        <w:t xml:space="preserve"> I accept responsibility for the content</w:t>
      </w:r>
      <w:r>
        <w:rPr>
          <w:bCs/>
        </w:rPr>
        <w:t xml:space="preserve">s of the amended manuscript. </w:t>
      </w:r>
      <w:r w:rsidRPr="00350223">
        <w:rPr>
          <w:bCs/>
        </w:rPr>
        <w:t xml:space="preserve">I affirm that </w:t>
      </w:r>
      <w:r w:rsidRPr="00350223">
        <w:rPr>
          <w:lang w:val="it-IT"/>
        </w:rPr>
        <w:t>there are no known conflicts of interest associated with this publication and there has been no significant financial support for this work that could have influenced its outcome.</w:t>
      </w:r>
      <w:r>
        <w:rPr>
          <w:bCs/>
          <w:lang w:val="en-GB"/>
        </w:rPr>
        <w:t xml:space="preserve"> </w:t>
      </w:r>
      <w:r>
        <w:rPr>
          <w:lang w:val="it-IT"/>
        </w:rPr>
        <w:t>I</w:t>
      </w:r>
      <w:r w:rsidRPr="00350223">
        <w:rPr>
          <w:lang w:val="it-IT"/>
        </w:rPr>
        <w:t xml:space="preserve"> confirm that the manuscript has been read and approved by all named authors and that there are no other persons who satisfied the criteria for authorship but are not listed. </w:t>
      </w:r>
    </w:p>
    <w:p w14:paraId="54CDAA56" w14:textId="605A46DC" w:rsidR="00350223" w:rsidRDefault="00350223" w:rsidP="0035022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lang w:val="en-GB"/>
        </w:rPr>
      </w:pPr>
      <w:r w:rsidRPr="00350223">
        <w:rPr>
          <w:b/>
          <w:bCs/>
          <w:lang w:val="en-GB"/>
        </w:rPr>
        <w:lastRenderedPageBreak/>
        <w:t>Financial Support:</w:t>
      </w:r>
      <w:r>
        <w:rPr>
          <w:b/>
          <w:bCs/>
          <w:lang w:val="en-GB"/>
        </w:rPr>
        <w:t xml:space="preserve"> </w:t>
      </w:r>
      <w:r w:rsidRPr="00350223">
        <w:rPr>
          <w:lang w:val="en-GB"/>
        </w:rPr>
        <w:t>This study was supported by grants from the European Association of the study of Liver (EASL).</w:t>
      </w:r>
    </w:p>
    <w:p w14:paraId="077F99CA" w14:textId="77777777" w:rsidR="00350223" w:rsidRPr="00350223" w:rsidRDefault="00350223" w:rsidP="007D20A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pPr>
      <w:r w:rsidRPr="00350223">
        <w:rPr>
          <w:b/>
          <w:bCs/>
        </w:rPr>
        <w:t>AUTHOR CONTRIBUTIONS</w:t>
      </w:r>
    </w:p>
    <w:p w14:paraId="453B7D13" w14:textId="211C93AE" w:rsidR="00350223" w:rsidRPr="00350223" w:rsidRDefault="00350223" w:rsidP="007D20A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pPr>
      <w:r w:rsidRPr="00350223">
        <w:t xml:space="preserve">LK, Designed the study, performed the experiments, interpreted data, wrote the manuscript, revised the work for intellectual content, confirmed that the questions of the hypothesis were investigated and acted as corresponding author. TP, Contributed in the design of the experimental protocols and interpretation of data, supervised development of work and manuscript evaluation, revised the work for intellectual content, approved the final version of the manuscript, agreed that the questions of the hypothesis were investigated. GR, Supervised the development of work, approved the </w:t>
      </w:r>
      <w:r>
        <w:t>final version of the manuscript</w:t>
      </w:r>
      <w:r w:rsidRPr="00350223">
        <w:t xml:space="preserve">. </w:t>
      </w:r>
      <w:r>
        <w:t>NK</w:t>
      </w:r>
      <w:r w:rsidRPr="00350223">
        <w:t xml:space="preserve">, </w:t>
      </w:r>
      <w:r w:rsidR="007D20AC">
        <w:t>Obtained the informed consent details from all the patients</w:t>
      </w:r>
      <w:r w:rsidRPr="00350223">
        <w:t xml:space="preserve">, approved the </w:t>
      </w:r>
      <w:r w:rsidR="007D20AC">
        <w:t>final version of the manuscript. PK</w:t>
      </w:r>
      <w:r w:rsidRPr="00350223">
        <w:t xml:space="preserve">, Supervised the development of work, approved the </w:t>
      </w:r>
      <w:r w:rsidR="007D20AC">
        <w:t>final version of the manuscript</w:t>
      </w:r>
      <w:r w:rsidRPr="00350223">
        <w:t xml:space="preserve">. </w:t>
      </w:r>
      <w:r w:rsidR="007D20AC">
        <w:t>SK</w:t>
      </w:r>
      <w:r w:rsidRPr="00350223">
        <w:t>, Designed the study and experimental protocols, interpreted the data, supervised development of work, revised the study for intellectual content, approved the final version of the manuscript, confirmed that the questions of the hypothesis were investigated.</w:t>
      </w:r>
    </w:p>
    <w:p w14:paraId="428AE2AA" w14:textId="710C7F61" w:rsidR="0039657D" w:rsidRPr="00350223" w:rsidRDefault="0039657D" w:rsidP="0035022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b/>
          <w:bCs/>
          <w:lang w:val="en-GB"/>
        </w:rPr>
      </w:pPr>
      <w:r w:rsidRPr="00F75713">
        <w:rPr>
          <w:b/>
          <w:lang w:val="en-GB"/>
        </w:rPr>
        <w:br w:type="page"/>
      </w:r>
    </w:p>
    <w:p w14:paraId="7E61AF6D" w14:textId="77777777" w:rsidR="0053282C" w:rsidRPr="00F75713" w:rsidRDefault="0053282C" w:rsidP="000F0219">
      <w:pPr>
        <w:pStyle w:val="NoSpacing"/>
        <w:tabs>
          <w:tab w:val="left" w:pos="142"/>
        </w:tabs>
        <w:spacing w:line="480" w:lineRule="auto"/>
        <w:ind w:right="-1"/>
        <w:rPr>
          <w:b/>
          <w:lang w:val="en-GB"/>
        </w:rPr>
      </w:pPr>
      <w:r w:rsidRPr="00F75713">
        <w:rPr>
          <w:b/>
          <w:lang w:val="en-GB"/>
        </w:rPr>
        <w:lastRenderedPageBreak/>
        <w:t>ABSTRACT</w:t>
      </w:r>
    </w:p>
    <w:p w14:paraId="0B8D5D73" w14:textId="5D6C1BA6" w:rsidR="00D519A9" w:rsidRPr="00F75713" w:rsidRDefault="001A729D" w:rsidP="000F0219">
      <w:pPr>
        <w:pStyle w:val="NoSpacing"/>
        <w:tabs>
          <w:tab w:val="left" w:pos="142"/>
        </w:tabs>
        <w:spacing w:line="480" w:lineRule="auto"/>
        <w:ind w:right="-1"/>
        <w:jc w:val="both"/>
      </w:pPr>
      <w:r w:rsidRPr="00F75713">
        <w:rPr>
          <w:lang w:val="en-GB"/>
        </w:rPr>
        <w:t>Hepatitis B virus (HBV) is</w:t>
      </w:r>
      <w:r w:rsidRPr="00F75713">
        <w:t xml:space="preserve"> one of the most fatal human pathogens</w:t>
      </w:r>
      <w:r w:rsidRPr="00F75713">
        <w:rPr>
          <w:lang w:val="en-GB"/>
        </w:rPr>
        <w:t xml:space="preserve"> accounting for over one million deaths annually due to immune-mediated chronic liver damage</w:t>
      </w:r>
      <w:r w:rsidR="0053282C" w:rsidRPr="00F75713">
        <w:rPr>
          <w:lang w:val="en-GB"/>
        </w:rPr>
        <w:t>. Natural killer (NK) cells are abundant in the liver and</w:t>
      </w:r>
      <w:r w:rsidR="0053282C" w:rsidRPr="00F75713">
        <w:t xml:space="preserve"> play a key role in HBV persistence. The cytotoxic effects</w:t>
      </w:r>
      <w:r w:rsidR="000014F2" w:rsidRPr="00F75713">
        <w:t xml:space="preserve"> of NK cells</w:t>
      </w:r>
      <w:r w:rsidR="0053282C" w:rsidRPr="00F75713">
        <w:t xml:space="preserve"> are </w:t>
      </w:r>
      <w:r w:rsidR="00AD1FBF" w:rsidRPr="00F75713">
        <w:t xml:space="preserve">regulated </w:t>
      </w:r>
      <w:r w:rsidR="0053282C" w:rsidRPr="00F75713">
        <w:t xml:space="preserve">by signals from multiple activating and </w:t>
      </w:r>
      <w:r w:rsidR="0053282C" w:rsidRPr="00350223">
        <w:t xml:space="preserve">inhibitory receptors. </w:t>
      </w:r>
      <w:r w:rsidR="002B2176" w:rsidRPr="00350223">
        <w:t xml:space="preserve">Cumulative evidence shows that </w:t>
      </w:r>
      <w:r w:rsidR="0053282C" w:rsidRPr="00350223">
        <w:rPr>
          <w:lang w:val="en-GB"/>
        </w:rPr>
        <w:t>HBV circumvent</w:t>
      </w:r>
      <w:r w:rsidR="002B2176" w:rsidRPr="00350223">
        <w:rPr>
          <w:lang w:val="en-GB"/>
        </w:rPr>
        <w:t>s</w:t>
      </w:r>
      <w:r w:rsidR="0053282C" w:rsidRPr="00350223">
        <w:rPr>
          <w:lang w:val="en-GB"/>
        </w:rPr>
        <w:t xml:space="preserve"> host antiviral</w:t>
      </w:r>
      <w:r w:rsidR="0053282C" w:rsidRPr="00F75713">
        <w:rPr>
          <w:lang w:val="en-GB"/>
        </w:rPr>
        <w:t xml:space="preserve"> immunity via the regulation of </w:t>
      </w:r>
      <w:r w:rsidR="000014F2" w:rsidRPr="00F75713">
        <w:rPr>
          <w:lang w:val="en-GB"/>
        </w:rPr>
        <w:t>NK</w:t>
      </w:r>
      <w:r w:rsidR="00C36F1B" w:rsidRPr="00F75713">
        <w:rPr>
          <w:lang w:val="en-GB"/>
        </w:rPr>
        <w:t xml:space="preserve"> receptors and their ligands</w:t>
      </w:r>
      <w:r w:rsidR="0053282C" w:rsidRPr="00F75713">
        <w:t xml:space="preserve">. </w:t>
      </w:r>
      <w:r w:rsidR="00D519A9" w:rsidRPr="00F75713">
        <w:t xml:space="preserve">In this study we investigated the effect of viral replication and HBeAg mutations on the </w:t>
      </w:r>
      <w:r w:rsidR="00C36F1B" w:rsidRPr="00F75713">
        <w:t xml:space="preserve">expression of NK </w:t>
      </w:r>
      <w:r w:rsidR="00D519A9" w:rsidRPr="00F75713">
        <w:t xml:space="preserve">mediators </w:t>
      </w:r>
      <w:r w:rsidR="00AD1FBF" w:rsidRPr="00F75713">
        <w:t xml:space="preserve">both </w:t>
      </w:r>
      <w:r w:rsidR="00C36F1B" w:rsidRPr="00F75713">
        <w:t xml:space="preserve">in </w:t>
      </w:r>
      <w:r w:rsidR="00927C17" w:rsidRPr="00F75713">
        <w:t>a cohort</w:t>
      </w:r>
      <w:r w:rsidR="00D519A9" w:rsidRPr="00F75713">
        <w:t xml:space="preserve"> of 19 chronic HBV pa</w:t>
      </w:r>
      <w:r w:rsidR="00307102">
        <w:t xml:space="preserve"> </w:t>
      </w:r>
      <w:r w:rsidR="00D519A9" w:rsidRPr="00F75713">
        <w:t xml:space="preserve">tients and </w:t>
      </w:r>
      <w:r w:rsidR="00AD1FBF" w:rsidRPr="00F75713">
        <w:t xml:space="preserve">in a </w:t>
      </w:r>
      <w:r w:rsidR="000014F2" w:rsidRPr="00F75713">
        <w:t>cell culture</w:t>
      </w:r>
      <w:r w:rsidR="00AD1FBF" w:rsidRPr="00F75713">
        <w:t xml:space="preserve"> system</w:t>
      </w:r>
      <w:r w:rsidR="00405E75" w:rsidRPr="00F75713">
        <w:t xml:space="preserve">. </w:t>
      </w:r>
      <w:r w:rsidR="00405E75" w:rsidRPr="00F75713">
        <w:rPr>
          <w:bCs/>
          <w:lang w:val="en-GB"/>
        </w:rPr>
        <w:t xml:space="preserve">HBV monomers bearing </w:t>
      </w:r>
      <w:r w:rsidR="00244A60" w:rsidRPr="00F75713">
        <w:rPr>
          <w:bCs/>
          <w:lang w:val="en-GB"/>
        </w:rPr>
        <w:t xml:space="preserve">hotspot </w:t>
      </w:r>
      <w:r w:rsidR="000014F2" w:rsidRPr="00F75713">
        <w:rPr>
          <w:bCs/>
          <w:lang w:val="en-GB"/>
        </w:rPr>
        <w:t xml:space="preserve">mutations in the </w:t>
      </w:r>
      <w:r w:rsidR="00405E75" w:rsidRPr="00F75713">
        <w:rPr>
          <w:bCs/>
          <w:lang w:val="en-GB"/>
        </w:rPr>
        <w:t>basal core promoter</w:t>
      </w:r>
      <w:r w:rsidR="00405E75" w:rsidRPr="00F75713">
        <w:rPr>
          <w:lang w:val="en-GB"/>
        </w:rPr>
        <w:t xml:space="preserve"> </w:t>
      </w:r>
      <w:r w:rsidR="006C3116">
        <w:rPr>
          <w:lang w:val="en-GB"/>
        </w:rPr>
        <w:t xml:space="preserve">(BCP) </w:t>
      </w:r>
      <w:r w:rsidR="00405E75" w:rsidRPr="00F75713">
        <w:rPr>
          <w:lang w:val="en-GB"/>
        </w:rPr>
        <w:t xml:space="preserve">and precore </w:t>
      </w:r>
      <w:r w:rsidR="000014F2" w:rsidRPr="00F75713">
        <w:rPr>
          <w:lang w:val="en-GB"/>
        </w:rPr>
        <w:t>region</w:t>
      </w:r>
      <w:r w:rsidR="00405E75" w:rsidRPr="00F75713">
        <w:rPr>
          <w:lang w:val="en-GB"/>
        </w:rPr>
        <w:t xml:space="preserve"> were transfected i</w:t>
      </w:r>
      <w:r w:rsidR="00376988" w:rsidRPr="00F75713">
        <w:rPr>
          <w:lang w:val="en-GB"/>
        </w:rPr>
        <w:t>nto HepG2 cells using a plasmid-</w:t>
      </w:r>
      <w:r w:rsidR="00405E75" w:rsidRPr="00F75713">
        <w:rPr>
          <w:lang w:val="en-GB"/>
        </w:rPr>
        <w:t xml:space="preserve">free assay. </w:t>
      </w:r>
      <w:r w:rsidR="00235C94" w:rsidRPr="00F75713">
        <w:t xml:space="preserve">We determined the RNA expression of NKG2D ligands, B7H6, </w:t>
      </w:r>
      <w:r w:rsidR="00405E75" w:rsidRPr="00F75713">
        <w:t>DNAX accessory molecule-1 (DNAM-1)</w:t>
      </w:r>
      <w:r w:rsidR="00307102">
        <w:t xml:space="preserve">, </w:t>
      </w:r>
      <w:r w:rsidR="00405E75" w:rsidRPr="00F75713">
        <w:t>l</w:t>
      </w:r>
      <w:r w:rsidR="00405E75" w:rsidRPr="00F75713">
        <w:rPr>
          <w:bCs/>
        </w:rPr>
        <w:t>ectin-like transcript 1 (</w:t>
      </w:r>
      <w:r w:rsidR="00235C94" w:rsidRPr="00F75713">
        <w:t>LLT1</w:t>
      </w:r>
      <w:r w:rsidR="00405E75" w:rsidRPr="00F75713">
        <w:t>)</w:t>
      </w:r>
      <w:r w:rsidR="00307102">
        <w:t xml:space="preserve">, </w:t>
      </w:r>
      <w:r w:rsidR="00307102" w:rsidRPr="00F75713">
        <w:t xml:space="preserve">LFA-1 and </w:t>
      </w:r>
      <w:r w:rsidR="00307102" w:rsidRPr="00F75713">
        <w:rPr>
          <w:lang w:val="en"/>
        </w:rPr>
        <w:t>TNF-related apoptosis-inducing ligand (TRAIL)</w:t>
      </w:r>
      <w:r w:rsidR="009F7DB5">
        <w:t xml:space="preserve"> </w:t>
      </w:r>
      <w:r w:rsidR="00927C17" w:rsidRPr="00F75713">
        <w:rPr>
          <w:lang w:val="en"/>
        </w:rPr>
        <w:t>in the livers of chronic patients and transfected cells</w:t>
      </w:r>
      <w:r w:rsidR="00235C94" w:rsidRPr="00F75713">
        <w:t xml:space="preserve">. </w:t>
      </w:r>
      <w:r w:rsidR="00927C17" w:rsidRPr="00F75713">
        <w:t xml:space="preserve">We found that </w:t>
      </w:r>
      <w:r w:rsidR="0007657B" w:rsidRPr="00F75713">
        <w:t xml:space="preserve">in general </w:t>
      </w:r>
      <w:r w:rsidR="00927C17" w:rsidRPr="00F75713">
        <w:t xml:space="preserve">high HBV replication </w:t>
      </w:r>
      <w:r w:rsidR="00196104">
        <w:t>up</w:t>
      </w:r>
      <w:r w:rsidR="0007657B" w:rsidRPr="00F75713">
        <w:t xml:space="preserve">regulated mRNA of NK cell ligands, but specifically downregulated expression of </w:t>
      </w:r>
      <w:r w:rsidR="0083242E" w:rsidRPr="00C13AA3">
        <w:rPr>
          <w:color w:val="FF0000"/>
        </w:rPr>
        <w:t>MHC class-I polypeptide-related chain A (</w:t>
      </w:r>
      <w:r w:rsidR="00244A60" w:rsidRPr="00C13AA3">
        <w:rPr>
          <w:color w:val="FF0000"/>
        </w:rPr>
        <w:t>MICA</w:t>
      </w:r>
      <w:r w:rsidR="0083242E" w:rsidRPr="006C3116">
        <w:rPr>
          <w:color w:val="FF0000"/>
        </w:rPr>
        <w:t>)</w:t>
      </w:r>
      <w:r w:rsidR="0007657B" w:rsidRPr="006C3116">
        <w:rPr>
          <w:color w:val="FF0000"/>
        </w:rPr>
        <w:t xml:space="preserve"> </w:t>
      </w:r>
      <w:r w:rsidR="0007657B" w:rsidRPr="00F75713">
        <w:t>(p=0.02).</w:t>
      </w:r>
      <w:r w:rsidR="00244A60" w:rsidRPr="00F75713">
        <w:t xml:space="preserve"> </w:t>
      </w:r>
      <w:r w:rsidR="0007657B" w:rsidRPr="00F75713">
        <w:t>Expression of the inhibitory NK cell ligand,</w:t>
      </w:r>
      <w:r w:rsidR="00927C17" w:rsidRPr="00F75713">
        <w:t xml:space="preserve"> LLT1</w:t>
      </w:r>
      <w:r w:rsidR="0007657B" w:rsidRPr="00F75713">
        <w:t>, was increased both</w:t>
      </w:r>
      <w:r w:rsidR="00927C17" w:rsidRPr="00F75713">
        <w:t xml:space="preserve"> </w:t>
      </w:r>
      <w:r w:rsidR="00927C17" w:rsidRPr="00F75713">
        <w:rPr>
          <w:i/>
        </w:rPr>
        <w:t xml:space="preserve">in vivo </w:t>
      </w:r>
      <w:r w:rsidR="00927C17" w:rsidRPr="00F75713">
        <w:t xml:space="preserve">and </w:t>
      </w:r>
      <w:r w:rsidR="00927C17" w:rsidRPr="00F75713">
        <w:rPr>
          <w:i/>
        </w:rPr>
        <w:t>in vitro</w:t>
      </w:r>
      <w:r w:rsidR="00927C17" w:rsidRPr="00F75713">
        <w:t>.</w:t>
      </w:r>
      <w:r w:rsidR="0007657B" w:rsidRPr="00F75713">
        <w:t xml:space="preserve">  These data show that HBV replication has differential effects on NK cell ligands and suggest potential escape me</w:t>
      </w:r>
      <w:r w:rsidR="00982BCA" w:rsidRPr="00F75713">
        <w:t>chan</w:t>
      </w:r>
      <w:r w:rsidR="0007657B" w:rsidRPr="00F75713">
        <w:t>isms through up</w:t>
      </w:r>
      <w:r w:rsidR="00252808" w:rsidRPr="00F75713">
        <w:t>-</w:t>
      </w:r>
      <w:r w:rsidR="0007657B" w:rsidRPr="00F75713">
        <w:t>regulation of LLT1 and down-regulation of MICA.</w:t>
      </w:r>
    </w:p>
    <w:p w14:paraId="1C8C6EC9" w14:textId="77777777" w:rsidR="0053282C" w:rsidRPr="00F75713" w:rsidRDefault="0053282C" w:rsidP="000F0219">
      <w:pPr>
        <w:pStyle w:val="NoSpacing"/>
        <w:tabs>
          <w:tab w:val="left" w:pos="142"/>
        </w:tabs>
        <w:spacing w:line="480" w:lineRule="auto"/>
        <w:ind w:right="-1"/>
        <w:jc w:val="both"/>
        <w:rPr>
          <w:b/>
          <w:lang w:val="en-GB"/>
        </w:rPr>
      </w:pPr>
      <w:r w:rsidRPr="00F75713">
        <w:rPr>
          <w:b/>
          <w:lang w:val="en-GB"/>
        </w:rPr>
        <w:t>Key words</w:t>
      </w:r>
    </w:p>
    <w:p w14:paraId="5282DEF9" w14:textId="4502AA58" w:rsidR="0053282C" w:rsidRPr="00F75713" w:rsidRDefault="0053282C" w:rsidP="000F0219">
      <w:pPr>
        <w:pStyle w:val="NoSpacing"/>
        <w:tabs>
          <w:tab w:val="left" w:pos="142"/>
        </w:tabs>
        <w:spacing w:line="480" w:lineRule="auto"/>
        <w:ind w:right="-1"/>
        <w:jc w:val="both"/>
        <w:rPr>
          <w:lang w:val="en-GB"/>
        </w:rPr>
      </w:pPr>
      <w:r w:rsidRPr="00F75713">
        <w:rPr>
          <w:lang w:val="en-GB"/>
        </w:rPr>
        <w:t>Hepatitis B virus, NK cel</w:t>
      </w:r>
      <w:r w:rsidR="00C024D5" w:rsidRPr="00F75713">
        <w:rPr>
          <w:lang w:val="en-GB"/>
        </w:rPr>
        <w:t>ls, virus, LLT1, NKG2D</w:t>
      </w:r>
      <w:r w:rsidR="002E221D">
        <w:rPr>
          <w:lang w:val="en-GB"/>
        </w:rPr>
        <w:t>,</w:t>
      </w:r>
      <w:r w:rsidR="00C024D5" w:rsidRPr="00F75713">
        <w:rPr>
          <w:lang w:val="en-GB"/>
        </w:rPr>
        <w:t xml:space="preserve"> </w:t>
      </w:r>
      <w:r w:rsidR="002E221D">
        <w:rPr>
          <w:lang w:val="en-GB"/>
        </w:rPr>
        <w:t>mutations</w:t>
      </w:r>
      <w:r w:rsidR="000014F2" w:rsidRPr="00F75713">
        <w:rPr>
          <w:lang w:val="en-GB"/>
        </w:rPr>
        <w:t>, precore</w:t>
      </w:r>
      <w:r w:rsidR="00047C32" w:rsidRPr="00F75713">
        <w:rPr>
          <w:lang w:val="en-GB"/>
        </w:rPr>
        <w:t>, viral replication</w:t>
      </w:r>
    </w:p>
    <w:p w14:paraId="4B24D736" w14:textId="6455CA63" w:rsidR="0039657D" w:rsidRPr="00F75713" w:rsidRDefault="0039657D">
      <w:pPr>
        <w:pBdr>
          <w:top w:val="none" w:sz="0" w:space="0" w:color="auto"/>
          <w:left w:val="none" w:sz="0" w:space="0" w:color="auto"/>
          <w:bottom w:val="none" w:sz="0" w:space="0" w:color="auto"/>
          <w:right w:val="none" w:sz="0" w:space="0" w:color="auto"/>
          <w:between w:val="none" w:sz="0" w:space="0" w:color="auto"/>
          <w:bar w:val="none" w:sz="0" w:color="auto"/>
        </w:pBdr>
        <w:rPr>
          <w:b/>
          <w:lang w:val="en-GB"/>
        </w:rPr>
      </w:pPr>
      <w:r w:rsidRPr="00F75713">
        <w:rPr>
          <w:b/>
          <w:lang w:val="en-GB"/>
        </w:rPr>
        <w:br w:type="page"/>
      </w:r>
    </w:p>
    <w:p w14:paraId="4A421759" w14:textId="77777777" w:rsidR="00D24C88" w:rsidRPr="00F75713" w:rsidRDefault="00D24C88" w:rsidP="000F0219">
      <w:pPr>
        <w:pStyle w:val="NoSpacing"/>
        <w:tabs>
          <w:tab w:val="left" w:pos="142"/>
        </w:tabs>
        <w:spacing w:line="480" w:lineRule="auto"/>
        <w:ind w:right="-1"/>
        <w:rPr>
          <w:b/>
          <w:lang w:val="en-GB"/>
        </w:rPr>
      </w:pPr>
    </w:p>
    <w:p w14:paraId="3A1BD8DD" w14:textId="0BB35B41" w:rsidR="008A0352" w:rsidRPr="00F75713" w:rsidRDefault="00C2256F" w:rsidP="000F0219">
      <w:pPr>
        <w:pStyle w:val="NoSpacing"/>
        <w:tabs>
          <w:tab w:val="left" w:pos="142"/>
        </w:tabs>
        <w:spacing w:line="480" w:lineRule="auto"/>
        <w:ind w:right="-1"/>
        <w:rPr>
          <w:b/>
          <w:lang w:val="en-GB"/>
        </w:rPr>
      </w:pPr>
      <w:r w:rsidRPr="00F75713">
        <w:rPr>
          <w:b/>
          <w:lang w:val="en-GB"/>
        </w:rPr>
        <w:t>INTRODUCTION</w:t>
      </w:r>
    </w:p>
    <w:p w14:paraId="049CB8A6" w14:textId="3F859D18" w:rsidR="002B2176" w:rsidRPr="007D20AC" w:rsidRDefault="00255DCD" w:rsidP="002B2176">
      <w:pPr>
        <w:tabs>
          <w:tab w:val="left" w:pos="142"/>
        </w:tabs>
        <w:spacing w:line="480" w:lineRule="auto"/>
        <w:ind w:right="-1"/>
        <w:jc w:val="both"/>
        <w:rPr>
          <w:lang w:val="en-GB"/>
        </w:rPr>
      </w:pPr>
      <w:r w:rsidRPr="00F75713">
        <w:rPr>
          <w:lang w:val="en-GB"/>
        </w:rPr>
        <w:t xml:space="preserve">Hepatitis B virus (HBV) is a </w:t>
      </w:r>
      <w:r w:rsidR="006C0D5F" w:rsidRPr="00F75713">
        <w:rPr>
          <w:lang w:val="en-GB"/>
        </w:rPr>
        <w:t>hepatotropic DNA virus</w:t>
      </w:r>
      <w:r w:rsidRPr="00F75713">
        <w:rPr>
          <w:lang w:val="en-GB"/>
        </w:rPr>
        <w:t xml:space="preserve"> infecting humans for more than 1500 years</w:t>
      </w:r>
      <w:r w:rsidRPr="00F75713">
        <w:rPr>
          <w:lang w:val="en-GB"/>
        </w:rPr>
        <w:fldChar w:fldCharType="begin"/>
      </w:r>
      <w:r w:rsidR="00BC5DF5">
        <w:rPr>
          <w:lang w:val="en-GB"/>
        </w:rPr>
        <w:instrText xml:space="preserve"> ADDIN EN.CITE &lt;EndNote&gt;&lt;Cite&gt;&lt;Author&gt;Zhou&lt;/Author&gt;&lt;Year&gt;2007&lt;/Year&gt;&lt;RecNum&gt;107&lt;/RecNum&gt;&lt;DisplayText&gt;[1]&lt;/DisplayText&gt;&lt;record&gt;&lt;rec-number&gt;107&lt;/rec-number&gt;&lt;foreign-keys&gt;&lt;key app="EN" db-id="5favf9dd5xs9fmeadrspe2sdtxf95x2pax0v" timestamp="0"&gt;107&lt;/key&gt;&lt;/foreign-keys&gt;&lt;ref-type name="Journal Article"&gt;17&lt;/ref-type&gt;&lt;contributors&gt;&lt;authors&gt;&lt;author&gt;Zhou, Y.&lt;/author&gt;&lt;author&gt;Holmes, E. C.&lt;/author&gt;&lt;/authors&gt;&lt;/contributors&gt;&lt;auth-address&gt;Center for Infectious Disease Dynamics, Department of Biology, The Pennsylvania State University, Mueller Laboratory, University Park, PA 16802, USA.&lt;/auth-address&gt;&lt;titles&gt;&lt;title&gt;Bayesian estimates of the evolutionary rate and age of hepatitis B virus&lt;/title&gt;&lt;secondary-title&gt;J Mol Evol&lt;/secondary-title&gt;&lt;alt-title&gt;Journal of molecular evolution&lt;/alt-title&gt;&lt;/titles&gt;&lt;pages&gt;197-205&lt;/pages&gt;&lt;volume&gt;65&lt;/volume&gt;&lt;number&gt;2&lt;/number&gt;&lt;keywords&gt;&lt;keyword&gt;Animals&lt;/keyword&gt;&lt;keyword&gt;*Bayes Theorem&lt;/keyword&gt;&lt;keyword&gt;*Evolution, Molecular&lt;/keyword&gt;&lt;keyword&gt;Genome, Viral/*genetics&lt;/keyword&gt;&lt;keyword&gt;Hepatitis B virus/classification/*genetics&lt;/keyword&gt;&lt;keyword&gt;Humans&lt;/keyword&gt;&lt;keyword&gt;Models, Genetic&lt;/keyword&gt;&lt;keyword&gt;Phylogeny&lt;/keyword&gt;&lt;keyword&gt;Recombination, Genetic&lt;/keyword&gt;&lt;keyword&gt;Time Factors&lt;/keyword&gt;&lt;/keywords&gt;&lt;dates&gt;&lt;year&gt;2007&lt;/year&gt;&lt;pub-dates&gt;&lt;date&gt;Aug&lt;/date&gt;&lt;/pub-dates&gt;&lt;/dates&gt;&lt;isbn&gt;0022-2844 (Print)&amp;#xD;0022-2844 (Linking)&lt;/isbn&gt;&lt;accession-num&gt;17684696&lt;/accession-num&gt;&lt;urls&gt;&lt;related-urls&gt;&lt;url&gt;http://www.ncbi.nlm.nih.gov/pubmed/17684696&lt;/url&gt;&lt;/related-urls&gt;&lt;/urls&gt;&lt;electronic-resource-num&gt;10.1007/s00239-007-0054-1&lt;/electronic-resource-num&gt;&lt;/record&gt;&lt;/Cite&gt;&lt;/EndNote&gt;</w:instrText>
      </w:r>
      <w:r w:rsidRPr="00F75713">
        <w:rPr>
          <w:lang w:val="en-GB"/>
        </w:rPr>
        <w:fldChar w:fldCharType="separate"/>
      </w:r>
      <w:r w:rsidR="00BC5DF5">
        <w:rPr>
          <w:noProof/>
          <w:lang w:val="en-GB"/>
        </w:rPr>
        <w:t>[1]</w:t>
      </w:r>
      <w:r w:rsidRPr="00F75713">
        <w:rPr>
          <w:lang w:val="en-GB"/>
        </w:rPr>
        <w:fldChar w:fldCharType="end"/>
      </w:r>
      <w:r w:rsidRPr="00F75713">
        <w:rPr>
          <w:lang w:val="en-GB"/>
        </w:rPr>
        <w:t xml:space="preserve">. </w:t>
      </w:r>
      <w:r w:rsidR="00496316" w:rsidRPr="00F75713">
        <w:rPr>
          <w:lang w:val="en-GB"/>
        </w:rPr>
        <w:t xml:space="preserve">To-date HBV </w:t>
      </w:r>
      <w:r w:rsidR="00186457" w:rsidRPr="00F75713">
        <w:rPr>
          <w:lang w:val="en-GB"/>
        </w:rPr>
        <w:t>is a leading cause of liver diseases worldwide</w:t>
      </w:r>
      <w:r w:rsidRPr="00F75713">
        <w:rPr>
          <w:lang w:val="en-GB"/>
        </w:rPr>
        <w:t xml:space="preserve">, with </w:t>
      </w:r>
      <w:r w:rsidR="006C0D5F" w:rsidRPr="00F75713">
        <w:rPr>
          <w:lang w:val="en-GB"/>
        </w:rPr>
        <w:t>more than 350 million people being persistently infected and at high risk developing liver failure, cirrhosis or hepatocellular carcinoma (HCC)</w:t>
      </w:r>
      <w:r w:rsidR="006C0D5F" w:rsidRPr="00F75713">
        <w:rPr>
          <w:lang w:val="en-GB"/>
        </w:rPr>
        <w:fldChar w:fldCharType="begin">
          <w:fldData xml:space="preserve">PEVuZE5vdGU+PENpdGU+PEF1dGhvcj5MdXBiZXJnZXI8L0F1dGhvcj48WWVhcj4yMDA3PC9ZZWFy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PC9hYmJyLTE+PC9wZXJpb2RpY2FsPjxw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</w:fldData>
        </w:fldChar>
      </w:r>
      <w:r w:rsidR="00BC5DF5">
        <w:rPr>
          <w:lang w:val="en-GB"/>
        </w:rPr>
        <w:instrText xml:space="preserve"> ADDIN EN.CITE </w:instrText>
      </w:r>
      <w:r w:rsidR="00BC5DF5">
        <w:rPr>
          <w:lang w:val="en-GB"/>
        </w:rPr>
        <w:fldChar w:fldCharType="begin">
          <w:fldData xml:space="preserve">PEVuZE5vdGU+PENpdGU+PEF1dGhvcj5MdXBiZXJnZXI8L0F1dGhvcj48WWVhcj4yMDA3PC9ZZWFy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PC9hYmJyLTE+PC9wZXJpb2RpY2FsPjxw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</w:fldData>
        </w:fldChar>
      </w:r>
      <w:r w:rsidR="00BC5DF5">
        <w:rPr>
          <w:lang w:val="en-GB"/>
        </w:rPr>
        <w:instrText xml:space="preserve"> ADDIN EN.CITE.DATA </w:instrText>
      </w:r>
      <w:r w:rsidR="00BC5DF5">
        <w:rPr>
          <w:lang w:val="en-GB"/>
        </w:rPr>
      </w:r>
      <w:r w:rsidR="00BC5DF5">
        <w:rPr>
          <w:lang w:val="en-GB"/>
        </w:rPr>
        <w:fldChar w:fldCharType="end"/>
      </w:r>
      <w:r w:rsidR="006C0D5F" w:rsidRPr="00F75713">
        <w:rPr>
          <w:lang w:val="en-GB"/>
        </w:rPr>
      </w:r>
      <w:r w:rsidR="006C0D5F" w:rsidRPr="00F75713">
        <w:rPr>
          <w:lang w:val="en-GB"/>
        </w:rPr>
        <w:fldChar w:fldCharType="separate"/>
      </w:r>
      <w:r w:rsidR="00BC5DF5">
        <w:rPr>
          <w:noProof/>
          <w:lang w:val="en-GB"/>
        </w:rPr>
        <w:t>[2,3]</w:t>
      </w:r>
      <w:r w:rsidR="006C0D5F" w:rsidRPr="00F75713">
        <w:rPr>
          <w:lang w:val="en-GB"/>
        </w:rPr>
        <w:fldChar w:fldCharType="end"/>
      </w:r>
      <w:r w:rsidRPr="00F75713">
        <w:rPr>
          <w:lang w:val="en-GB"/>
        </w:rPr>
        <w:t xml:space="preserve">. </w:t>
      </w:r>
      <w:r w:rsidR="00552D63" w:rsidRPr="00F75713">
        <w:rPr>
          <w:lang w:val="en-GB"/>
        </w:rPr>
        <w:t>An increas</w:t>
      </w:r>
      <w:r w:rsidR="004B78B1" w:rsidRPr="00F75713">
        <w:rPr>
          <w:lang w:val="en-GB"/>
        </w:rPr>
        <w:t>ed</w:t>
      </w:r>
      <w:r w:rsidR="00552D63" w:rsidRPr="00F75713">
        <w:rPr>
          <w:lang w:val="en-GB"/>
        </w:rPr>
        <w:t xml:space="preserve"> proportion of chronic disease is due to the emergence of viral variants </w:t>
      </w:r>
      <w:r w:rsidR="009C0D95" w:rsidRPr="00F75713">
        <w:rPr>
          <w:lang w:val="en-GB"/>
        </w:rPr>
        <w:t>that either abrogate or reduce HBeAg production</w:t>
      </w:r>
      <w:r w:rsidR="009C0D95" w:rsidRPr="00F75713">
        <w:rPr>
          <w:lang w:val="en-GB"/>
        </w:rPr>
        <w:fldChar w:fldCharType="begin">
          <w:fldData xml:space="preserve">PEVuZE5vdGU+PENpdGU+PEF1dGhvcj5IdWFuZzwvQXV0aG9yPjxZZWFyPjIwMDY8L1llYXI+PFJl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</w:fldData>
        </w:fldChar>
      </w:r>
      <w:r w:rsidR="00BC5DF5">
        <w:rPr>
          <w:lang w:val="en-GB"/>
        </w:rPr>
        <w:instrText xml:space="preserve"> ADDIN EN.CITE </w:instrText>
      </w:r>
      <w:r w:rsidR="00BC5DF5">
        <w:rPr>
          <w:lang w:val="en-GB"/>
        </w:rPr>
        <w:fldChar w:fldCharType="begin">
          <w:fldData xml:space="preserve">PEVuZE5vdGU+PENpdGU+PEF1dGhvcj5IdWFuZzwvQXV0aG9yPjxZZWFyPjIwMDY8L1llYXI+PFJl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</w:fldData>
        </w:fldChar>
      </w:r>
      <w:r w:rsidR="00BC5DF5">
        <w:rPr>
          <w:lang w:val="en-GB"/>
        </w:rPr>
        <w:instrText xml:space="preserve"> ADDIN EN.CITE.DATA </w:instrText>
      </w:r>
      <w:r w:rsidR="00BC5DF5">
        <w:rPr>
          <w:lang w:val="en-GB"/>
        </w:rPr>
      </w:r>
      <w:r w:rsidR="00BC5DF5">
        <w:rPr>
          <w:lang w:val="en-GB"/>
        </w:rPr>
        <w:fldChar w:fldCharType="end"/>
      </w:r>
      <w:r w:rsidR="009C0D95" w:rsidRPr="00F75713">
        <w:rPr>
          <w:lang w:val="en-GB"/>
        </w:rPr>
      </w:r>
      <w:r w:rsidR="009C0D95" w:rsidRPr="00F75713">
        <w:rPr>
          <w:lang w:val="en-GB"/>
        </w:rPr>
        <w:fldChar w:fldCharType="separate"/>
      </w:r>
      <w:r w:rsidR="00BC5DF5">
        <w:rPr>
          <w:noProof/>
          <w:lang w:val="en-GB"/>
        </w:rPr>
        <w:t>[4]</w:t>
      </w:r>
      <w:r w:rsidR="009C0D95" w:rsidRPr="00F75713">
        <w:rPr>
          <w:lang w:val="en-GB"/>
        </w:rPr>
        <w:fldChar w:fldCharType="end"/>
      </w:r>
      <w:r w:rsidR="009C0D95" w:rsidRPr="00F75713">
        <w:rPr>
          <w:lang w:val="en-GB"/>
        </w:rPr>
        <w:t xml:space="preserve">. One of the most critical mutations is the double </w:t>
      </w:r>
      <w:r w:rsidR="00496316" w:rsidRPr="00F75713">
        <w:rPr>
          <w:lang w:val="en-GB"/>
        </w:rPr>
        <w:t xml:space="preserve">A1762T/G1764A </w:t>
      </w:r>
      <w:r w:rsidR="009C0D95" w:rsidRPr="00F75713">
        <w:rPr>
          <w:lang w:val="en-GB"/>
        </w:rPr>
        <w:t xml:space="preserve">substitution in the </w:t>
      </w:r>
      <w:r w:rsidR="0083242E" w:rsidRPr="006C3116">
        <w:rPr>
          <w:color w:val="FF0000"/>
          <w:lang w:val="en-GB"/>
        </w:rPr>
        <w:t>basal core promoter (</w:t>
      </w:r>
      <w:r w:rsidR="009C0D95" w:rsidRPr="006C3116">
        <w:rPr>
          <w:color w:val="FF0000"/>
          <w:lang w:val="en-GB"/>
        </w:rPr>
        <w:t>BCP</w:t>
      </w:r>
      <w:r w:rsidR="0083242E" w:rsidRPr="006C3116">
        <w:rPr>
          <w:color w:val="FF0000"/>
          <w:lang w:val="en-GB"/>
        </w:rPr>
        <w:t>)</w:t>
      </w:r>
      <w:r w:rsidR="009C0D95" w:rsidRPr="00F75713">
        <w:rPr>
          <w:lang w:val="en-GB"/>
        </w:rPr>
        <w:t xml:space="preserve"> region and its appearance is usually followed by the development of the triple mutant A1762T/G1764A/C1766T</w:t>
      </w:r>
      <w:r w:rsidR="009C0D95" w:rsidRPr="00F75713">
        <w:rPr>
          <w:lang w:val="en-GB"/>
        </w:rPr>
        <w:fldChar w:fldCharType="begin">
          <w:fldData xml:space="preserve">PEVuZE5vdGU+PENpdGU+PEF1dGhvcj5Pa2Ftb3RvPC9BdXRob3I+PFllYXI+MTk5NDwvWWVhcj48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</w:fldData>
        </w:fldChar>
      </w:r>
      <w:r w:rsidR="00BC5DF5">
        <w:rPr>
          <w:lang w:val="en-GB"/>
        </w:rPr>
        <w:instrText xml:space="preserve"> ADDIN EN.CITE </w:instrText>
      </w:r>
      <w:r w:rsidR="00BC5DF5">
        <w:rPr>
          <w:lang w:val="en-GB"/>
        </w:rPr>
        <w:fldChar w:fldCharType="begin">
          <w:fldData xml:space="preserve">PEVuZE5vdGU+PENpdGU+PEF1dGhvcj5Pa2Ftb3RvPC9BdXRob3I+PFllYXI+MTk5NDwvWWVhcj48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</w:fldData>
        </w:fldChar>
      </w:r>
      <w:r w:rsidR="00BC5DF5">
        <w:rPr>
          <w:lang w:val="en-GB"/>
        </w:rPr>
        <w:instrText xml:space="preserve"> ADDIN EN.CITE.DATA </w:instrText>
      </w:r>
      <w:r w:rsidR="00BC5DF5">
        <w:rPr>
          <w:lang w:val="en-GB"/>
        </w:rPr>
      </w:r>
      <w:r w:rsidR="00BC5DF5">
        <w:rPr>
          <w:lang w:val="en-GB"/>
        </w:rPr>
        <w:fldChar w:fldCharType="end"/>
      </w:r>
      <w:r w:rsidR="009C0D95" w:rsidRPr="00F75713">
        <w:rPr>
          <w:lang w:val="en-GB"/>
        </w:rPr>
      </w:r>
      <w:r w:rsidR="009C0D95" w:rsidRPr="00F75713">
        <w:rPr>
          <w:lang w:val="en-GB"/>
        </w:rPr>
        <w:fldChar w:fldCharType="separate"/>
      </w:r>
      <w:r w:rsidR="00BC5DF5">
        <w:rPr>
          <w:noProof/>
          <w:lang w:val="en-GB"/>
        </w:rPr>
        <w:t>[5]</w:t>
      </w:r>
      <w:r w:rsidR="009C0D95" w:rsidRPr="00F75713">
        <w:rPr>
          <w:lang w:val="en-GB"/>
        </w:rPr>
        <w:fldChar w:fldCharType="end"/>
      </w:r>
      <w:r w:rsidR="009C0D95" w:rsidRPr="00F75713">
        <w:rPr>
          <w:lang w:val="en-GB"/>
        </w:rPr>
        <w:t xml:space="preserve">. The most common mutation that </w:t>
      </w:r>
      <w:r w:rsidR="004A731C" w:rsidRPr="00F75713">
        <w:rPr>
          <w:lang w:val="en-GB"/>
        </w:rPr>
        <w:t>results in</w:t>
      </w:r>
      <w:r w:rsidR="009C0D95" w:rsidRPr="00F75713">
        <w:rPr>
          <w:lang w:val="en-GB"/>
        </w:rPr>
        <w:t xml:space="preserve"> an HBeAg-negative phenotype </w:t>
      </w:r>
      <w:r w:rsidR="004A731C" w:rsidRPr="00F75713">
        <w:rPr>
          <w:lang w:val="en-GB"/>
        </w:rPr>
        <w:t>is the G1896A</w:t>
      </w:r>
      <w:r w:rsidR="009C0D95" w:rsidRPr="00F75713">
        <w:rPr>
          <w:lang w:val="en-GB"/>
        </w:rPr>
        <w:t xml:space="preserve"> </w:t>
      </w:r>
      <w:r w:rsidR="004A731C" w:rsidRPr="00F75713">
        <w:rPr>
          <w:lang w:val="en-GB"/>
        </w:rPr>
        <w:t xml:space="preserve">variant </w:t>
      </w:r>
      <w:r w:rsidR="009C0D95" w:rsidRPr="00F75713">
        <w:rPr>
          <w:lang w:val="en-GB"/>
        </w:rPr>
        <w:t xml:space="preserve">of the </w:t>
      </w:r>
      <w:r w:rsidR="009C0D95" w:rsidRPr="007D20AC">
        <w:rPr>
          <w:lang w:val="en-GB"/>
        </w:rPr>
        <w:t>precore region and is usually accompanied by a second G1899A</w:t>
      </w:r>
      <w:r w:rsidR="004A731C" w:rsidRPr="007D20AC">
        <w:rPr>
          <w:lang w:val="en-GB"/>
        </w:rPr>
        <w:t xml:space="preserve"> mutation</w:t>
      </w:r>
      <w:r w:rsidR="009C0D95" w:rsidRPr="007D20AC">
        <w:rPr>
          <w:lang w:val="en-GB"/>
        </w:rPr>
        <w:fldChar w:fldCharType="begin"/>
      </w:r>
      <w:r w:rsidR="00BC5DF5">
        <w:rPr>
          <w:lang w:val="en-GB"/>
        </w:rPr>
        <w:instrText xml:space="preserve"> ADDIN EN.CITE &lt;EndNote&gt;&lt;Cite&gt;&lt;Author&gt;Carman&lt;/Author&gt;&lt;Year&gt;1989&lt;/Year&gt;&lt;RecNum&gt;127&lt;/RecNum&gt;&lt;DisplayText&gt;[6]&lt;/DisplayText&gt;&lt;record&gt;&lt;rec-number&gt;127&lt;/rec-number&gt;&lt;foreign-keys&gt;&lt;key app="EN" db-id="5favf9dd5xs9fmeadrspe2sdtxf95x2pax0v" timestamp="0"&gt;127&lt;/key&gt;&lt;/foreign-keys&gt;&lt;ref-type name="Journal Article"&gt;17&lt;/ref-type&gt;&lt;contributors&gt;&lt;authors&gt;&lt;author&gt;Carman, W. F.&lt;/author&gt;&lt;author&gt;Jacyna, M. R.&lt;/author&gt;&lt;author&gt;Hadziyannis, S.&lt;/author&gt;&lt;author&gt;Karayiannis, P.&lt;/author&gt;&lt;author&gt;McGarvey, M. J.&lt;/author&gt;&lt;author&gt;Makris, A.&lt;/author&gt;&lt;author&gt;Thomas, H. C.&lt;/author&gt;&lt;/authors&gt;&lt;/contributors&gt;&lt;auth-address&gt;Department of Medicine, St Mary&amp;apos;s Hospital Medical School, London.&lt;/auth-address&gt;&lt;titles&gt;&lt;title&gt;Mutation preventing formation of hepatitis B e antigen in patients with chronic hepatitis B infection&lt;/title&gt;&lt;secondary-title&gt;Lancet&lt;/secondary-title&gt;&lt;alt-title&gt;Lancet&lt;/alt-title&gt;&lt;/titles&gt;&lt;pages&gt;588-91&lt;/pages&gt;&lt;volume&gt;2&lt;/volume&gt;&lt;number&gt;8663&lt;/number&gt;&lt;keywords&gt;&lt;keyword&gt;Amino Acid Sequence&lt;/keyword&gt;&lt;keyword&gt;Base Sequence&lt;/keyword&gt;&lt;keyword&gt;Codon/genetics&lt;/keyword&gt;&lt;keyword&gt;DNA, Viral/analysis/*genetics&lt;/keyword&gt;&lt;keyword&gt;Gene Amplification&lt;/keyword&gt;&lt;keyword&gt;Greece&lt;/keyword&gt;&lt;keyword&gt;Hepatitis B/epidemiology/*genetics/immunology&lt;/keyword&gt;&lt;keyword&gt;Hepatitis B Antibodies/analysis&lt;/keyword&gt;&lt;keyword&gt;Hepatitis B Surface Antigens/immunology&lt;/keyword&gt;&lt;keyword&gt;Hepatitis B e Antigens/analysis/*genetics/immunology&lt;/keyword&gt;&lt;keyword&gt;Hepatitis B virus/genetics/*physiology&lt;/keyword&gt;&lt;keyword&gt;Hepatitis, Chronic/epidemiology/*genetics/immunology&lt;/keyword&gt;&lt;keyword&gt;Humans&lt;/keyword&gt;&lt;keyword&gt;Molecular Sequence Data&lt;/keyword&gt;&lt;keyword&gt;*Mutation&lt;/keyword&gt;&lt;keyword&gt;Protein Biosynthesis&lt;/keyword&gt;&lt;/keywords&gt;&lt;dates&gt;&lt;year&gt;1989&lt;/year&gt;&lt;pub-dates&gt;&lt;date&gt;Sep 9&lt;/date&gt;&lt;/pub-dates&gt;&lt;/dates&gt;&lt;isbn&gt;0140-6736 (Print)&amp;#xD;0140-6736 (Linking)&lt;/isbn&gt;&lt;accession-num&gt;2570285&lt;/accession-num&gt;&lt;urls&gt;&lt;related-urls&gt;&lt;url&gt;http://www.ncbi.nlm.nih.gov/pubmed/2570285&lt;/url&gt;&lt;/related-urls&gt;&lt;/urls&gt;&lt;/record&gt;&lt;/Cite&gt;&lt;/EndNote&gt;</w:instrText>
      </w:r>
      <w:r w:rsidR="009C0D95" w:rsidRPr="007D20AC">
        <w:rPr>
          <w:lang w:val="en-GB"/>
        </w:rPr>
        <w:fldChar w:fldCharType="separate"/>
      </w:r>
      <w:r w:rsidR="00BC5DF5">
        <w:rPr>
          <w:noProof/>
          <w:lang w:val="en-GB"/>
        </w:rPr>
        <w:t>[6]</w:t>
      </w:r>
      <w:r w:rsidR="009C0D95" w:rsidRPr="007D20AC">
        <w:rPr>
          <w:lang w:val="en-GB"/>
        </w:rPr>
        <w:fldChar w:fldCharType="end"/>
      </w:r>
      <w:r w:rsidR="009C0D95" w:rsidRPr="007D20AC">
        <w:rPr>
          <w:lang w:val="en-GB"/>
        </w:rPr>
        <w:t xml:space="preserve">. Variants with these mutations associate with more severe forms of liver damage and </w:t>
      </w:r>
      <w:r w:rsidR="0069181C" w:rsidRPr="007D20AC">
        <w:rPr>
          <w:lang w:val="en-GB"/>
        </w:rPr>
        <w:t xml:space="preserve">the </w:t>
      </w:r>
      <w:r w:rsidR="009C0D95" w:rsidRPr="007D20AC">
        <w:rPr>
          <w:lang w:val="en-GB"/>
        </w:rPr>
        <w:t>development</w:t>
      </w:r>
      <w:r w:rsidR="0069181C" w:rsidRPr="007D20AC">
        <w:rPr>
          <w:lang w:val="en-GB"/>
        </w:rPr>
        <w:t xml:space="preserve"> of HCC</w:t>
      </w:r>
      <w:r w:rsidR="009C0D95" w:rsidRPr="007D20AC">
        <w:rPr>
          <w:lang w:val="en-GB"/>
        </w:rPr>
        <w:fldChar w:fldCharType="begin">
          <w:fldData xml:space="preserve">PEVuZE5vdGU+PENpdGU+PEF1dGhvcj5CYXB0aXN0YTwvQXV0aG9yPjxZZWFyPjE5OTk8L1llYXI+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k0Ni01MzwvcGFnZXM+PHZvbHVtZT4yOTwvdm9s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</w:fldData>
        </w:fldChar>
      </w:r>
      <w:r w:rsidR="00BC5DF5">
        <w:rPr>
          <w:lang w:val="en-GB"/>
        </w:rPr>
        <w:instrText xml:space="preserve"> ADDIN EN.CITE </w:instrText>
      </w:r>
      <w:r w:rsidR="00BC5DF5">
        <w:rPr>
          <w:lang w:val="en-GB"/>
        </w:rPr>
        <w:fldChar w:fldCharType="begin">
          <w:fldData xml:space="preserve">PEVuZE5vdGU+PENpdGU+PEF1dGhvcj5CYXB0aXN0YTwvQXV0aG9yPjxZZWFyPjE5OTk8L1llYXI+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k0Ni01MzwvcGFnZXM+PHZvbHVtZT4yOTwvdm9s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</w:fldData>
        </w:fldChar>
      </w:r>
      <w:r w:rsidR="00BC5DF5">
        <w:rPr>
          <w:lang w:val="en-GB"/>
        </w:rPr>
        <w:instrText xml:space="preserve"> ADDIN EN.CITE.DATA </w:instrText>
      </w:r>
      <w:r w:rsidR="00BC5DF5">
        <w:rPr>
          <w:lang w:val="en-GB"/>
        </w:rPr>
      </w:r>
      <w:r w:rsidR="00BC5DF5">
        <w:rPr>
          <w:lang w:val="en-GB"/>
        </w:rPr>
        <w:fldChar w:fldCharType="end"/>
      </w:r>
      <w:r w:rsidR="009C0D95" w:rsidRPr="007D20AC">
        <w:rPr>
          <w:lang w:val="en-GB"/>
        </w:rPr>
      </w:r>
      <w:r w:rsidR="009C0D95" w:rsidRPr="007D20AC">
        <w:rPr>
          <w:lang w:val="en-GB"/>
        </w:rPr>
        <w:fldChar w:fldCharType="separate"/>
      </w:r>
      <w:r w:rsidR="00BC5DF5">
        <w:rPr>
          <w:noProof/>
          <w:lang w:val="en-GB"/>
        </w:rPr>
        <w:t>[7,8]</w:t>
      </w:r>
      <w:r w:rsidR="009C0D95" w:rsidRPr="007D20AC">
        <w:rPr>
          <w:lang w:val="en-GB"/>
        </w:rPr>
        <w:fldChar w:fldCharType="end"/>
      </w:r>
      <w:r w:rsidR="009C0D95" w:rsidRPr="007D20AC">
        <w:rPr>
          <w:lang w:val="en-GB"/>
        </w:rPr>
        <w:t xml:space="preserve">. </w:t>
      </w:r>
      <w:r w:rsidR="002B2176" w:rsidRPr="007D20AC">
        <w:rPr>
          <w:lang w:val="en-GB"/>
        </w:rPr>
        <w:t>Studies on the effect of BCP mutations on viral replication remain controversial. Among other studies we have shown that they induce low viral transcription and replication</w:t>
      </w:r>
      <w:r w:rsidR="002B2176" w:rsidRPr="007D20AC">
        <w:rPr>
          <w:lang w:val="en-GB"/>
        </w:rPr>
        <w:fldChar w:fldCharType="begin">
          <w:fldData xml:space="preserve">PEVuZE5vdGU+PENpdGU+PEF1dGhvcj5TaGk8L0F1dGhvcj48WWVhcj4yMDEyPC9ZZWFyPjxSZWNO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czLTgwPC9wYWdlcz48dm9sdW1lPjUwPC92b2x1bWU+PG51bWJlcj4yPC9udW1iZXI+PGtl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=
</w:fldData>
        </w:fldChar>
      </w:r>
      <w:r w:rsidR="00BC5DF5">
        <w:rPr>
          <w:lang w:val="en-GB"/>
        </w:rPr>
        <w:instrText xml:space="preserve"> ADDIN EN.CITE </w:instrText>
      </w:r>
      <w:r w:rsidR="00BC5DF5">
        <w:rPr>
          <w:lang w:val="en-GB"/>
        </w:rPr>
        <w:fldChar w:fldCharType="begin">
          <w:fldData xml:space="preserve">PEVuZE5vdGU+PENpdGU+PEF1dGhvcj5TaGk8L0F1dGhvcj48WWVhcj4yMDEyPC9ZZWFyPjxSZWNO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czLTgwPC9wYWdlcz48dm9sdW1lPjUwPC92b2x1bWU+PG51bWJlcj4yPC9udW1iZXI+PGtl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=
</w:fldData>
        </w:fldChar>
      </w:r>
      <w:r w:rsidR="00BC5DF5">
        <w:rPr>
          <w:lang w:val="en-GB"/>
        </w:rPr>
        <w:instrText xml:space="preserve"> ADDIN EN.CITE.DATA </w:instrText>
      </w:r>
      <w:r w:rsidR="00BC5DF5">
        <w:rPr>
          <w:lang w:val="en-GB"/>
        </w:rPr>
      </w:r>
      <w:r w:rsidR="00BC5DF5">
        <w:rPr>
          <w:lang w:val="en-GB"/>
        </w:rPr>
        <w:fldChar w:fldCharType="end"/>
      </w:r>
      <w:r w:rsidR="002B2176" w:rsidRPr="007D20AC">
        <w:rPr>
          <w:lang w:val="en-GB"/>
        </w:rPr>
      </w:r>
      <w:r w:rsidR="002B2176" w:rsidRPr="007D20AC">
        <w:rPr>
          <w:lang w:val="en-GB"/>
        </w:rPr>
        <w:fldChar w:fldCharType="separate"/>
      </w:r>
      <w:r w:rsidR="00BC5DF5">
        <w:rPr>
          <w:noProof/>
          <w:lang w:val="en-GB"/>
        </w:rPr>
        <w:t>[9-11]</w:t>
      </w:r>
      <w:r w:rsidR="002B2176" w:rsidRPr="007D20AC">
        <w:rPr>
          <w:lang w:val="en-GB"/>
        </w:rPr>
        <w:fldChar w:fldCharType="end"/>
      </w:r>
      <w:r w:rsidR="00BC5DF5" w:rsidRPr="00BC5DF5">
        <w:rPr>
          <w:noProof/>
          <w:lang w:val="en-GB"/>
        </w:rPr>
        <w:t xml:space="preserve"> </w:t>
      </w:r>
      <w:r w:rsidR="00BC5DF5">
        <w:rPr>
          <w:noProof/>
          <w:lang w:val="en-GB"/>
        </w:rPr>
        <w:t>[</w:t>
      </w:r>
      <w:r w:rsidR="007D20AC">
        <w:rPr>
          <w:bCs/>
          <w:lang w:val="en-GB"/>
        </w:rPr>
        <w:t>Koumbi L, 2016</w:t>
      </w:r>
      <w:r w:rsidR="001B4704" w:rsidRPr="007D20AC">
        <w:rPr>
          <w:bCs/>
          <w:lang w:val="en-GB"/>
        </w:rPr>
        <w:t>, manuscript submitted</w:t>
      </w:r>
      <w:r w:rsidR="00BC5DF5">
        <w:rPr>
          <w:noProof/>
          <w:lang w:val="en-GB"/>
        </w:rPr>
        <w:t>]</w:t>
      </w:r>
      <w:r w:rsidR="002B2176" w:rsidRPr="007D20AC">
        <w:rPr>
          <w:lang w:val="en-GB"/>
        </w:rPr>
        <w:t>. Precore mutated variants associate with high viral replication or have no effect on viral load</w:t>
      </w:r>
      <w:r w:rsidR="002B2176" w:rsidRPr="007D20AC">
        <w:rPr>
          <w:lang w:val="en-GB"/>
        </w:rPr>
        <w:fldChar w:fldCharType="begin">
          <w:fldData xml:space="preserve">PEVuZE5vdGU+PENpdGU+PEF1dGhvcj5HdW50aGVyPC9BdXRob3I+PFllYXI+MTk5ODwvWWVhcj48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</w:fldData>
        </w:fldChar>
      </w:r>
      <w:r w:rsidR="00BC5DF5">
        <w:rPr>
          <w:lang w:val="en-GB"/>
        </w:rPr>
        <w:instrText xml:space="preserve"> ADDIN EN.CITE </w:instrText>
      </w:r>
      <w:r w:rsidR="00BC5DF5">
        <w:rPr>
          <w:lang w:val="en-GB"/>
        </w:rPr>
        <w:fldChar w:fldCharType="begin">
          <w:fldData xml:space="preserve">PEVuZE5vdGU+PENpdGU+PEF1dGhvcj5HdW50aGVyPC9BdXRob3I+PFllYXI+MTk5ODwvWWVhcj48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</w:fldData>
        </w:fldChar>
      </w:r>
      <w:r w:rsidR="00BC5DF5">
        <w:rPr>
          <w:lang w:val="en-GB"/>
        </w:rPr>
        <w:instrText xml:space="preserve"> ADDIN EN.CITE.DATA </w:instrText>
      </w:r>
      <w:r w:rsidR="00BC5DF5">
        <w:rPr>
          <w:lang w:val="en-GB"/>
        </w:rPr>
      </w:r>
      <w:r w:rsidR="00BC5DF5">
        <w:rPr>
          <w:lang w:val="en-GB"/>
        </w:rPr>
        <w:fldChar w:fldCharType="end"/>
      </w:r>
      <w:r w:rsidR="002B2176" w:rsidRPr="007D20AC">
        <w:rPr>
          <w:lang w:val="en-GB"/>
        </w:rPr>
      </w:r>
      <w:r w:rsidR="002B2176" w:rsidRPr="007D20AC">
        <w:rPr>
          <w:lang w:val="en-GB"/>
        </w:rPr>
        <w:fldChar w:fldCharType="separate"/>
      </w:r>
      <w:r w:rsidR="00BC5DF5">
        <w:rPr>
          <w:noProof/>
          <w:lang w:val="en-GB"/>
        </w:rPr>
        <w:t>[11-13]</w:t>
      </w:r>
      <w:r w:rsidR="002B2176" w:rsidRPr="007D20AC">
        <w:rPr>
          <w:lang w:val="en-GB"/>
        </w:rPr>
        <w:fldChar w:fldCharType="end"/>
      </w:r>
      <w:r w:rsidR="00BC5DF5" w:rsidRPr="00BC5DF5">
        <w:rPr>
          <w:noProof/>
          <w:lang w:val="en-GB"/>
        </w:rPr>
        <w:t xml:space="preserve"> </w:t>
      </w:r>
      <w:r w:rsidR="00BC5DF5">
        <w:rPr>
          <w:noProof/>
          <w:lang w:val="en-GB"/>
        </w:rPr>
        <w:t>[</w:t>
      </w:r>
      <w:r w:rsidR="00BC5DF5">
        <w:rPr>
          <w:bCs/>
          <w:lang w:val="en-GB"/>
        </w:rPr>
        <w:t>Koumbi L, 2016</w:t>
      </w:r>
      <w:r w:rsidR="00BC5DF5" w:rsidRPr="007D20AC">
        <w:rPr>
          <w:bCs/>
          <w:lang w:val="en-GB"/>
        </w:rPr>
        <w:t>, manuscript submitted</w:t>
      </w:r>
      <w:r w:rsidR="00BC5DF5">
        <w:rPr>
          <w:noProof/>
          <w:lang w:val="en-GB"/>
        </w:rPr>
        <w:t>].</w:t>
      </w:r>
    </w:p>
    <w:p w14:paraId="1C84138F" w14:textId="620CA808" w:rsidR="004C46EE" w:rsidRDefault="00395E0F" w:rsidP="000F0219">
      <w:pPr>
        <w:tabs>
          <w:tab w:val="left" w:pos="142"/>
        </w:tabs>
        <w:spacing w:line="480" w:lineRule="auto"/>
        <w:ind w:right="-1"/>
        <w:jc w:val="both"/>
        <w:rPr>
          <w:lang w:val="en-GB"/>
        </w:rPr>
      </w:pPr>
      <w:r w:rsidRPr="00F75713">
        <w:rPr>
          <w:lang w:val="en-GB"/>
        </w:rPr>
        <w:t xml:space="preserve">The </w:t>
      </w:r>
      <w:r w:rsidR="009C0D95" w:rsidRPr="00F75713">
        <w:rPr>
          <w:lang w:val="en-GB"/>
        </w:rPr>
        <w:t>outcome</w:t>
      </w:r>
      <w:r w:rsidRPr="00F75713">
        <w:rPr>
          <w:lang w:val="en-GB"/>
        </w:rPr>
        <w:t xml:space="preserve"> of HBV infection depend</w:t>
      </w:r>
      <w:r w:rsidR="00496316" w:rsidRPr="00F75713">
        <w:rPr>
          <w:lang w:val="en-GB"/>
        </w:rPr>
        <w:t>s</w:t>
      </w:r>
      <w:r w:rsidRPr="00F75713">
        <w:rPr>
          <w:lang w:val="en-GB"/>
        </w:rPr>
        <w:t xml:space="preserve"> on the intensity and type of anti-viral immunity produced by the host. In acute infection </w:t>
      </w:r>
      <w:r w:rsidR="00186188" w:rsidRPr="00F75713">
        <w:rPr>
          <w:lang w:val="en-GB"/>
        </w:rPr>
        <w:t>t</w:t>
      </w:r>
      <w:r w:rsidR="00CA27D7" w:rsidRPr="00F75713">
        <w:rPr>
          <w:lang w:val="en-GB"/>
        </w:rPr>
        <w:t xml:space="preserve">he adaptive immune system mounts a </w:t>
      </w:r>
      <w:r w:rsidR="00944504" w:rsidRPr="00F75713">
        <w:rPr>
          <w:lang w:val="en-GB"/>
        </w:rPr>
        <w:t xml:space="preserve">strong, </w:t>
      </w:r>
      <w:r w:rsidR="00AD1FBF" w:rsidRPr="00F75713">
        <w:rPr>
          <w:lang w:val="en-GB"/>
        </w:rPr>
        <w:t>multi-specific</w:t>
      </w:r>
      <w:r w:rsidR="00376988" w:rsidRPr="00F75713">
        <w:rPr>
          <w:lang w:val="en-GB"/>
        </w:rPr>
        <w:t xml:space="preserve"> respons</w:t>
      </w:r>
      <w:r w:rsidR="00047C32" w:rsidRPr="00F75713">
        <w:rPr>
          <w:lang w:val="en-GB"/>
        </w:rPr>
        <w:t>e</w:t>
      </w:r>
      <w:r w:rsidR="00CA27D7" w:rsidRPr="00F75713">
        <w:rPr>
          <w:lang w:val="en-GB"/>
        </w:rPr>
        <w:t xml:space="preserve">, but its effectiveness </w:t>
      </w:r>
      <w:r w:rsidR="00951E4A" w:rsidRPr="00F75713">
        <w:rPr>
          <w:lang w:val="en-GB"/>
        </w:rPr>
        <w:t>depends on</w:t>
      </w:r>
      <w:r w:rsidR="00CA27D7" w:rsidRPr="00F75713">
        <w:rPr>
          <w:lang w:val="en-GB"/>
        </w:rPr>
        <w:t xml:space="preserve"> the quality of the earlier innate immune response. </w:t>
      </w:r>
      <w:r w:rsidR="00D20FAA" w:rsidRPr="00F75713">
        <w:t xml:space="preserve">NK cells are important effectors of the </w:t>
      </w:r>
      <w:r w:rsidR="005E77A4" w:rsidRPr="00F75713">
        <w:t xml:space="preserve">innate </w:t>
      </w:r>
      <w:r w:rsidR="00D20FAA" w:rsidRPr="00F75713">
        <w:t xml:space="preserve">antiviral immunity. </w:t>
      </w:r>
      <w:r w:rsidR="00A04A6F" w:rsidRPr="00F75713">
        <w:rPr>
          <w:lang w:val="en-GB"/>
        </w:rPr>
        <w:t>I</w:t>
      </w:r>
      <w:r w:rsidR="005A04A9" w:rsidRPr="00F75713">
        <w:t xml:space="preserve">n addition to the direct killing of viral-infected cells without antigen-specific priming, </w:t>
      </w:r>
      <w:r w:rsidR="005B1E74" w:rsidRPr="00F75713">
        <w:t>they</w:t>
      </w:r>
      <w:r w:rsidR="005A04A9" w:rsidRPr="00F75713">
        <w:t xml:space="preserve"> regulate the adaptive immune response by producing IFN</w:t>
      </w:r>
      <w:r w:rsidR="00376988" w:rsidRPr="00F75713">
        <w:t>-γ</w:t>
      </w:r>
      <w:r w:rsidR="005A04A9" w:rsidRPr="00F75713">
        <w:t>, TNF</w:t>
      </w:r>
      <w:r w:rsidR="00376988" w:rsidRPr="00F75713">
        <w:t>-α</w:t>
      </w:r>
      <w:r w:rsidR="005A04A9" w:rsidRPr="00F75713">
        <w:t xml:space="preserve"> and </w:t>
      </w:r>
      <w:r w:rsidR="005A04A9" w:rsidRPr="00F75713">
        <w:lastRenderedPageBreak/>
        <w:t>immunoregulating cytokines.</w:t>
      </w:r>
      <w:r w:rsidR="005B1E74" w:rsidRPr="00F75713">
        <w:t xml:space="preserve"> NK cells </w:t>
      </w:r>
      <w:r w:rsidR="00775855" w:rsidRPr="00F75713">
        <w:rPr>
          <w:lang w:val="en-GB"/>
        </w:rPr>
        <w:t>are enriched markedly in the liver</w:t>
      </w:r>
      <w:r w:rsidR="005B1E74" w:rsidRPr="00F75713">
        <w:rPr>
          <w:lang w:val="en-GB"/>
        </w:rPr>
        <w:t>, the site of HBV replication</w:t>
      </w:r>
      <w:r w:rsidR="00CD08D8" w:rsidRPr="00F75713">
        <w:rPr>
          <w:lang w:val="en-GB"/>
        </w:rPr>
        <w:t>,</w:t>
      </w:r>
      <w:r w:rsidR="00994986" w:rsidRPr="00F75713">
        <w:rPr>
          <w:lang w:val="en-GB"/>
        </w:rPr>
        <w:t xml:space="preserve"> implying that HBV has to evade NK cell-mediated immune responses to establish a persistent infection. </w:t>
      </w:r>
      <w:r w:rsidR="004B78B1" w:rsidRPr="00F75713">
        <w:rPr>
          <w:lang w:val="en-GB"/>
        </w:rPr>
        <w:t xml:space="preserve">The </w:t>
      </w:r>
      <w:r w:rsidR="005E77A4" w:rsidRPr="00F75713">
        <w:rPr>
          <w:lang w:val="en-GB"/>
        </w:rPr>
        <w:t xml:space="preserve">high </w:t>
      </w:r>
      <w:r w:rsidR="004B78B1" w:rsidRPr="00F75713">
        <w:rPr>
          <w:lang w:val="en-GB"/>
        </w:rPr>
        <w:t xml:space="preserve">NK </w:t>
      </w:r>
      <w:r w:rsidR="005E77A4" w:rsidRPr="00F75713">
        <w:rPr>
          <w:lang w:val="en-GB"/>
        </w:rPr>
        <w:t xml:space="preserve">activity early in infection and during the incubation time </w:t>
      </w:r>
      <w:r w:rsidR="004B78B1" w:rsidRPr="00F75713">
        <w:rPr>
          <w:lang w:val="en-GB"/>
        </w:rPr>
        <w:t>suggests</w:t>
      </w:r>
      <w:r w:rsidR="005E77A4" w:rsidRPr="00F75713">
        <w:rPr>
          <w:lang w:val="en-GB"/>
        </w:rPr>
        <w:t xml:space="preserve"> </w:t>
      </w:r>
      <w:r w:rsidR="00FE2A87" w:rsidRPr="00F75713">
        <w:rPr>
          <w:lang w:val="en-GB"/>
        </w:rPr>
        <w:t xml:space="preserve">that they </w:t>
      </w:r>
      <w:r w:rsidR="004B78B1" w:rsidRPr="00F75713">
        <w:rPr>
          <w:lang w:val="en-GB"/>
        </w:rPr>
        <w:t xml:space="preserve">are key </w:t>
      </w:r>
      <w:r w:rsidR="005E77A4" w:rsidRPr="00F75713">
        <w:rPr>
          <w:lang w:val="en-GB"/>
        </w:rPr>
        <w:t>play</w:t>
      </w:r>
      <w:r w:rsidR="004B78B1" w:rsidRPr="00F75713">
        <w:rPr>
          <w:lang w:val="en-GB"/>
        </w:rPr>
        <w:t>s</w:t>
      </w:r>
      <w:r w:rsidR="005E77A4" w:rsidRPr="00F75713">
        <w:rPr>
          <w:lang w:val="en-GB"/>
        </w:rPr>
        <w:t xml:space="preserve"> in viral clearance</w:t>
      </w:r>
      <w:r w:rsidR="005B1E74" w:rsidRPr="00F75713">
        <w:rPr>
          <w:lang w:val="en-GB"/>
        </w:rPr>
        <w:fldChar w:fldCharType="begin">
          <w:fldData xml:space="preserve">PEVuZE5vdGU+PENpdGU+PEF1dGhvcj5MaTwvQXV0aG9yPjxZZWFyPjIwMTQ8L1llYXI+PFJlY051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2OTI3PC9wYWdlcz48dm9sdW1lPjk8L3ZvbHVt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OTEzNTwvcGFnZXM+PHZvbHVtZT43PC92b2x1bWU+PG51bWJlcj4xMTwv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</w:fldData>
        </w:fldChar>
      </w:r>
      <w:r w:rsidR="00BC5DF5">
        <w:rPr>
          <w:lang w:val="en-GB"/>
        </w:rPr>
        <w:instrText xml:space="preserve"> ADDIN EN.CITE </w:instrText>
      </w:r>
      <w:r w:rsidR="00BC5DF5">
        <w:rPr>
          <w:lang w:val="en-GB"/>
        </w:rPr>
        <w:fldChar w:fldCharType="begin">
          <w:fldData xml:space="preserve">PEVuZE5vdGU+PENpdGU+PEF1dGhvcj5MaTwvQXV0aG9yPjxZZWFyPjIwMTQ8L1llYXI+PFJlY051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2OTI3PC9wYWdlcz48dm9sdW1lPjk8L3ZvbHVt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OTEzNTwvcGFnZXM+PHZvbHVtZT43PC92b2x1bWU+PG51bWJlcj4xMTwv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</w:fldData>
        </w:fldChar>
      </w:r>
      <w:r w:rsidR="00BC5DF5">
        <w:rPr>
          <w:lang w:val="en-GB"/>
        </w:rPr>
        <w:instrText xml:space="preserve"> ADDIN EN.CITE.DATA </w:instrText>
      </w:r>
      <w:r w:rsidR="00BC5DF5">
        <w:rPr>
          <w:lang w:val="en-GB"/>
        </w:rPr>
      </w:r>
      <w:r w:rsidR="00BC5DF5">
        <w:rPr>
          <w:lang w:val="en-GB"/>
        </w:rPr>
        <w:fldChar w:fldCharType="end"/>
      </w:r>
      <w:r w:rsidR="005B1E74" w:rsidRPr="00F75713">
        <w:rPr>
          <w:lang w:val="en-GB"/>
        </w:rPr>
      </w:r>
      <w:r w:rsidR="005B1E74" w:rsidRPr="00F75713">
        <w:rPr>
          <w:lang w:val="en-GB"/>
        </w:rPr>
        <w:fldChar w:fldCharType="separate"/>
      </w:r>
      <w:r w:rsidR="00BC5DF5">
        <w:rPr>
          <w:noProof/>
          <w:lang w:val="en-GB"/>
        </w:rPr>
        <w:t>[14-17]</w:t>
      </w:r>
      <w:r w:rsidR="005B1E74" w:rsidRPr="00F75713">
        <w:rPr>
          <w:lang w:val="en-GB"/>
        </w:rPr>
        <w:fldChar w:fldCharType="end"/>
      </w:r>
      <w:r w:rsidR="00DB443F" w:rsidRPr="00F75713">
        <w:rPr>
          <w:lang w:val="en-GB"/>
        </w:rPr>
        <w:t>.</w:t>
      </w:r>
      <w:r w:rsidR="0094682E" w:rsidRPr="00F75713">
        <w:rPr>
          <w:lang w:val="en-GB"/>
        </w:rPr>
        <w:t xml:space="preserve"> </w:t>
      </w:r>
      <w:r w:rsidR="004B78B1" w:rsidRPr="00F75713">
        <w:t xml:space="preserve">NK cells, however, can </w:t>
      </w:r>
      <w:r w:rsidR="00FE2A87" w:rsidRPr="00F75713">
        <w:t xml:space="preserve">also negatively regulate specific antiviral immunity in CHB infection by contributing in the liver inflammation through </w:t>
      </w:r>
      <w:r w:rsidR="00FE2A87" w:rsidRPr="00F75713">
        <w:rPr>
          <w:lang w:val="en"/>
        </w:rPr>
        <w:t>TNF-related apoptosis-inducing ligand (TRAIL)</w:t>
      </w:r>
      <w:r w:rsidR="00FE2A87" w:rsidRPr="00F75713">
        <w:t>- and Fas-mediated death</w:t>
      </w:r>
      <w:r w:rsidR="00FE2A87" w:rsidRPr="00F75713">
        <w:fldChar w:fldCharType="begin">
          <w:fldData xml:space="preserve">PEVuZE5vdGU+PENpdGU+PEF1dGhvcj5EdW5uPC9BdXRob3I+PFllYXI+MjAwNzwvWWVhcj48UmVj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</w:fldData>
        </w:fldChar>
      </w:r>
      <w:r w:rsidR="00BC5DF5">
        <w:instrText xml:space="preserve"> ADDIN EN.CITE </w:instrText>
      </w:r>
      <w:r w:rsidR="00BC5DF5">
        <w:fldChar w:fldCharType="begin">
          <w:fldData xml:space="preserve">PEVuZE5vdGU+PENpdGU+PEF1dGhvcj5EdW5uPC9BdXRob3I+PFllYXI+MjAwNzwvWWVhcj48UmVj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</w:fldData>
        </w:fldChar>
      </w:r>
      <w:r w:rsidR="00BC5DF5">
        <w:instrText xml:space="preserve"> ADDIN EN.CITE.DATA </w:instrText>
      </w:r>
      <w:r w:rsidR="00BC5DF5">
        <w:fldChar w:fldCharType="end"/>
      </w:r>
      <w:r w:rsidR="00FE2A87" w:rsidRPr="00F75713">
        <w:fldChar w:fldCharType="separate"/>
      </w:r>
      <w:r w:rsidR="00BC5DF5">
        <w:rPr>
          <w:noProof/>
        </w:rPr>
        <w:t>[17,18]</w:t>
      </w:r>
      <w:r w:rsidR="00FE2A87" w:rsidRPr="00F75713">
        <w:rPr>
          <w:lang w:val="en-GB"/>
        </w:rPr>
        <w:fldChar w:fldCharType="end"/>
      </w:r>
      <w:r w:rsidR="00FE2A87" w:rsidRPr="00F75713">
        <w:t xml:space="preserve"> and by the direct killing of HBV-specific CD8+ T cells, which triggers </w:t>
      </w:r>
      <w:r w:rsidR="00FE2A87" w:rsidRPr="00F75713">
        <w:rPr>
          <w:lang w:val="en-GB"/>
        </w:rPr>
        <w:t>the recruitment of inflammatory cells that sustain and amplify the hepatic damage</w:t>
      </w:r>
      <w:r w:rsidR="00FE2A87" w:rsidRPr="00F75713">
        <w:rPr>
          <w:lang w:val="en-GB"/>
        </w:rPr>
        <w:fldChar w:fldCharType="begin">
          <w:fldData xml:space="preserve">PEVuZE5vdGU+PENpdGU+PEF1dGhvcj5CZXJ0b2xldHRpPC9BdXRob3I+PFllYXI+MjAwMDwvWWVh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</w:fldData>
        </w:fldChar>
      </w:r>
      <w:r w:rsidR="00BC5DF5">
        <w:rPr>
          <w:lang w:val="en-GB"/>
        </w:rPr>
        <w:instrText xml:space="preserve"> ADDIN EN.CITE </w:instrText>
      </w:r>
      <w:r w:rsidR="00BC5DF5">
        <w:rPr>
          <w:lang w:val="en-GB"/>
        </w:rPr>
        <w:fldChar w:fldCharType="begin">
          <w:fldData xml:space="preserve">PEVuZE5vdGU+PENpdGU+PEF1dGhvcj5CZXJ0b2xldHRpPC9BdXRob3I+PFllYXI+MjAwMDwvWWVh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</w:fldData>
        </w:fldChar>
      </w:r>
      <w:r w:rsidR="00BC5DF5">
        <w:rPr>
          <w:lang w:val="en-GB"/>
        </w:rPr>
        <w:instrText xml:space="preserve"> ADDIN EN.CITE.DATA </w:instrText>
      </w:r>
      <w:r w:rsidR="00BC5DF5">
        <w:rPr>
          <w:lang w:val="en-GB"/>
        </w:rPr>
      </w:r>
      <w:r w:rsidR="00BC5DF5">
        <w:rPr>
          <w:lang w:val="en-GB"/>
        </w:rPr>
        <w:fldChar w:fldCharType="end"/>
      </w:r>
      <w:r w:rsidR="00FE2A87" w:rsidRPr="00F75713">
        <w:rPr>
          <w:lang w:val="en-GB"/>
        </w:rPr>
      </w:r>
      <w:r w:rsidR="00FE2A87" w:rsidRPr="00F75713">
        <w:rPr>
          <w:lang w:val="en-GB"/>
        </w:rPr>
        <w:fldChar w:fldCharType="separate"/>
      </w:r>
      <w:r w:rsidR="00BC5DF5">
        <w:rPr>
          <w:noProof/>
          <w:lang w:val="en-GB"/>
        </w:rPr>
        <w:t>[19,20]</w:t>
      </w:r>
      <w:r w:rsidR="00FE2A87" w:rsidRPr="00F75713">
        <w:rPr>
          <w:lang w:val="en-GB"/>
        </w:rPr>
        <w:fldChar w:fldCharType="end"/>
      </w:r>
      <w:r w:rsidR="00FE2A87" w:rsidRPr="00F75713">
        <w:rPr>
          <w:lang w:val="en-GB"/>
        </w:rPr>
        <w:t xml:space="preserve">. </w:t>
      </w:r>
    </w:p>
    <w:p w14:paraId="3AC818D8" w14:textId="512A8AED" w:rsidR="00FD5AC6" w:rsidRPr="00F75713" w:rsidRDefault="000D7581" w:rsidP="000F0219">
      <w:pPr>
        <w:tabs>
          <w:tab w:val="left" w:pos="142"/>
        </w:tabs>
        <w:spacing w:line="480" w:lineRule="auto"/>
        <w:ind w:right="-1"/>
        <w:jc w:val="both"/>
        <w:rPr>
          <w:lang w:val="en-GB"/>
        </w:rPr>
      </w:pPr>
      <w:r w:rsidRPr="00F75713">
        <w:t>The effector functions of NK c</w:t>
      </w:r>
      <w:r w:rsidR="00371A95" w:rsidRPr="00F75713">
        <w:t>ells are</w:t>
      </w:r>
      <w:r w:rsidRPr="00F75713">
        <w:t xml:space="preserve"> tightly regulated by </w:t>
      </w:r>
      <w:r w:rsidR="009C65C4" w:rsidRPr="00F75713">
        <w:t xml:space="preserve">the dynamic and coordinated balance of activating and inhibitory signals </w:t>
      </w:r>
      <w:r w:rsidRPr="00F75713">
        <w:t>that are delivered by a diverse array of cell surface receptors</w:t>
      </w:r>
      <w:r w:rsidR="009C65C4" w:rsidRPr="00F75713">
        <w:t>.</w:t>
      </w:r>
      <w:r w:rsidR="009C65C4" w:rsidRPr="00F75713">
        <w:rPr>
          <w:lang w:val="en-GB"/>
        </w:rPr>
        <w:t xml:space="preserve"> </w:t>
      </w:r>
      <w:r w:rsidR="00BA0BE4" w:rsidRPr="00F75713">
        <w:t xml:space="preserve">The main NK cell activating receptors studied in this respect include C-type lectin-like </w:t>
      </w:r>
      <w:r w:rsidR="004B78B1" w:rsidRPr="00F75713">
        <w:rPr>
          <w:lang w:val="en-GB"/>
        </w:rPr>
        <w:t xml:space="preserve">NK group 2D (NKG2D) </w:t>
      </w:r>
      <w:r w:rsidR="00BA0BE4" w:rsidRPr="00F75713">
        <w:t>receptor and imm</w:t>
      </w:r>
      <w:r w:rsidR="00235C94" w:rsidRPr="00F75713">
        <w:t>unoglobulin-like receptor NKp30</w:t>
      </w:r>
      <w:r w:rsidR="00BA0BE4" w:rsidRPr="00F75713">
        <w:t xml:space="preserve">. </w:t>
      </w:r>
      <w:r w:rsidR="004B78B1" w:rsidRPr="00F75713">
        <w:t xml:space="preserve">NKG2D </w:t>
      </w:r>
      <w:r w:rsidRPr="00F75713">
        <w:rPr>
          <w:lang w:val="en-GB"/>
        </w:rPr>
        <w:t xml:space="preserve">is a potent </w:t>
      </w:r>
      <w:r w:rsidR="009C65C4" w:rsidRPr="00F75713">
        <w:rPr>
          <w:lang w:val="en-GB"/>
        </w:rPr>
        <w:t>activating rec</w:t>
      </w:r>
      <w:r w:rsidRPr="00F75713">
        <w:rPr>
          <w:lang w:val="en-GB"/>
        </w:rPr>
        <w:t>eptor expressed in all NK cells, NKT cells and activated CD8+ T lymphocytes</w:t>
      </w:r>
      <w:r w:rsidR="009C65C4" w:rsidRPr="00F75713">
        <w:rPr>
          <w:lang w:val="en-GB"/>
        </w:rPr>
        <w:fldChar w:fldCharType="begin">
          <w:fldData xml:space="preserve">PEVuZE5vdGU+PENpdGU+PEF1dGhvcj5Hcm9oPC9BdXRob3I+PFllYXI+MjAwMzwvWWVhcj48UmVj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NDUyLTc8L3BhZ2VzPjx2b2x1bWU+MTAwPC92b2x1bWU+PG51bWJlcj4x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</w:fldData>
        </w:fldChar>
      </w:r>
      <w:r w:rsidR="00BC5DF5">
        <w:rPr>
          <w:lang w:val="en-GB"/>
        </w:rPr>
        <w:instrText xml:space="preserve"> ADDIN EN.CITE </w:instrText>
      </w:r>
      <w:r w:rsidR="00BC5DF5">
        <w:rPr>
          <w:lang w:val="en-GB"/>
        </w:rPr>
        <w:fldChar w:fldCharType="begin">
          <w:fldData xml:space="preserve">PEVuZE5vdGU+PENpdGU+PEF1dGhvcj5Hcm9oPC9BdXRob3I+PFllYXI+MjAwMzwvWWVhcj48UmVj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NDUyLTc8L3BhZ2VzPjx2b2x1bWU+MTAwPC92b2x1bWU+PG51bWJlcj4x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</w:fldData>
        </w:fldChar>
      </w:r>
      <w:r w:rsidR="00BC5DF5">
        <w:rPr>
          <w:lang w:val="en-GB"/>
        </w:rPr>
        <w:instrText xml:space="preserve"> ADDIN EN.CITE.DATA </w:instrText>
      </w:r>
      <w:r w:rsidR="00BC5DF5">
        <w:rPr>
          <w:lang w:val="en-GB"/>
        </w:rPr>
      </w:r>
      <w:r w:rsidR="00BC5DF5">
        <w:rPr>
          <w:lang w:val="en-GB"/>
        </w:rPr>
        <w:fldChar w:fldCharType="end"/>
      </w:r>
      <w:r w:rsidR="009C65C4" w:rsidRPr="00F75713">
        <w:rPr>
          <w:lang w:val="en-GB"/>
        </w:rPr>
      </w:r>
      <w:r w:rsidR="009C65C4" w:rsidRPr="00F75713">
        <w:rPr>
          <w:lang w:val="en-GB"/>
        </w:rPr>
        <w:fldChar w:fldCharType="separate"/>
      </w:r>
      <w:r w:rsidR="00BC5DF5">
        <w:rPr>
          <w:noProof/>
          <w:lang w:val="en-GB"/>
        </w:rPr>
        <w:t>[21,22]</w:t>
      </w:r>
      <w:r w:rsidR="009C65C4" w:rsidRPr="00F75713">
        <w:rPr>
          <w:lang w:val="en-GB"/>
        </w:rPr>
        <w:fldChar w:fldCharType="end"/>
      </w:r>
      <w:r w:rsidR="009C65C4" w:rsidRPr="00F75713">
        <w:rPr>
          <w:lang w:val="en-GB"/>
        </w:rPr>
        <w:t xml:space="preserve">. </w:t>
      </w:r>
      <w:r w:rsidR="004B78B1" w:rsidRPr="00F75713">
        <w:rPr>
          <w:lang w:val="en-GB"/>
        </w:rPr>
        <w:t>It</w:t>
      </w:r>
      <w:r w:rsidR="009C65C4" w:rsidRPr="00F75713">
        <w:rPr>
          <w:lang w:val="en-GB"/>
        </w:rPr>
        <w:t xml:space="preserve"> binds to a family of ligands (NKG2DL) </w:t>
      </w:r>
      <w:r w:rsidRPr="00F75713">
        <w:rPr>
          <w:lang w:val="en-GB"/>
        </w:rPr>
        <w:t xml:space="preserve">including </w:t>
      </w:r>
      <w:r w:rsidR="009C65C4" w:rsidRPr="00F75713">
        <w:t>the MHC class-I polypeptide-related chain (MIC) protein family that contains MICA and MICB; and the cytomegalovirus UL16-binding proteins (ULBP) family, which consists of five members, ULBP1-4 and RAET1G</w:t>
      </w:r>
      <w:r w:rsidR="009C65C4" w:rsidRPr="00F75713">
        <w:fldChar w:fldCharType="begin"/>
      </w:r>
      <w:r w:rsidR="00BC5DF5">
        <w:instrText xml:space="preserve"> ADDIN EN.CITE &lt;EndNote&gt;&lt;Cite&gt;&lt;Author&gt;Stern-Ginossar&lt;/Author&gt;&lt;Year&gt;2009&lt;/Year&gt;&lt;RecNum&gt;185&lt;/RecNum&gt;&lt;DisplayText&gt;[23]&lt;/DisplayText&gt;&lt;record&gt;&lt;rec-number&gt;185&lt;/rec-number&gt;&lt;foreign-keys&gt;&lt;key app="EN" db-id="5favf9dd5xs9fmeadrspe2sdtxf95x2pax0v" timestamp="0"&gt;185&lt;/key&gt;&lt;/foreign-keys&gt;&lt;ref-type name="Journal Article"&gt;17&lt;/ref-type&gt;&lt;contributors&gt;&lt;authors&gt;&lt;author&gt;Stern-Ginossar, N.&lt;/author&gt;&lt;author&gt;Mandelboim, O.&lt;/author&gt;&lt;/authors&gt;&lt;/contributors&gt;&lt;auth-address&gt;Lautenberg Center for General and Tumor Immunology, The Hebrew University, The BioMedical Research Institute, Hadassah Medical School, Jerusalem, Israel.&lt;/auth-address&gt;&lt;titles&gt;&lt;title&gt;An integrated view of the regulation of NKG2D ligands&lt;/title&gt;&lt;secondary-title&gt;Immunology&lt;/secondary-title&gt;&lt;alt-title&gt;Immunology&lt;/alt-title&gt;&lt;/titles&gt;&lt;pages&gt;1-6&lt;/pages&gt;&lt;volume&gt;128&lt;/volume&gt;&lt;number&gt;1&lt;/number&gt;&lt;keywords&gt;&lt;keyword&gt;GPI-Linked Proteins&lt;/keyword&gt;&lt;keyword&gt;Humans&lt;/keyword&gt;&lt;keyword&gt;Intercellular Signaling Peptides and Proteins/*biosynthesis/genetics&lt;/keyword&gt;&lt;keyword&gt;Killer Cells, Natural/immunology&lt;/keyword&gt;&lt;keyword&gt;MicroRNAs/genetics&lt;/keyword&gt;&lt;keyword&gt;NK Cell Lectin-Like Receptor Subfamily K/immunology&lt;/keyword&gt;&lt;keyword&gt;RNA Processing, Post-Transcriptional&lt;/keyword&gt;&lt;keyword&gt;T-Lymphocyte Subsets/immunology&lt;/keyword&gt;&lt;/keywords&gt;&lt;dates&gt;&lt;year&gt;2009&lt;/year&gt;&lt;pub-dates&gt;&lt;date&gt;Sep&lt;/date&gt;&lt;/pub-dates&gt;&lt;/dates&gt;&lt;isbn&gt;1365-2567 (Electronic)&amp;#xD;0019-2805 (Linking)&lt;/isbn&gt;&lt;accession-num&gt;19689730&lt;/accession-num&gt;&lt;urls&gt;&lt;related-urls&gt;&lt;url&gt;http://www.ncbi.nlm.nih.gov/pubmed/19689730&lt;/url&gt;&lt;/related-urls&gt;&lt;/urls&gt;&lt;custom2&gt;2747133&lt;/custom2&gt;&lt;electronic-resource-num&gt;10.1111/j.1365-2567.2009.03147.x&lt;/electronic-resource-num&gt;&lt;/record&gt;&lt;/Cite&gt;&lt;/EndNote&gt;</w:instrText>
      </w:r>
      <w:r w:rsidR="009C65C4" w:rsidRPr="00F75713">
        <w:fldChar w:fldCharType="separate"/>
      </w:r>
      <w:r w:rsidR="00BC5DF5">
        <w:rPr>
          <w:noProof/>
        </w:rPr>
        <w:t>[23]</w:t>
      </w:r>
      <w:r w:rsidR="009C65C4" w:rsidRPr="00F75713">
        <w:fldChar w:fldCharType="end"/>
      </w:r>
      <w:r w:rsidR="009C65C4" w:rsidRPr="00F75713">
        <w:t>.</w:t>
      </w:r>
      <w:r w:rsidR="00F751F8" w:rsidRPr="00F75713">
        <w:t xml:space="preserve"> Another activating receptor involved in the direct regulation of NK cell-mediated recognition of cellular stress is the DNAX accessory molecule-1 (DNAM-1</w:t>
      </w:r>
      <w:r w:rsidR="002E5BCB" w:rsidRPr="00F75713">
        <w:t>, CD226</w:t>
      </w:r>
      <w:r w:rsidR="00F751F8" w:rsidRPr="00F75713">
        <w:t>) that is constitutively expressed on NK cells, T cells, macrophages and a small subset of B cells</w:t>
      </w:r>
      <w:r w:rsidR="00F4352D" w:rsidRPr="00F75713">
        <w:fldChar w:fldCharType="begin"/>
      </w:r>
      <w:r w:rsidR="00BC5DF5">
        <w:instrText xml:space="preserve"> ADDIN EN.CITE &lt;EndNote&gt;&lt;Cite&gt;&lt;Author&gt;Fuchs&lt;/Author&gt;&lt;Year&gt;2006&lt;/Year&gt;&lt;RecNum&gt;259&lt;/RecNum&gt;&lt;DisplayText&gt;[24]&lt;/DisplayText&gt;&lt;record&gt;&lt;rec-number&gt;259&lt;/rec-number&gt;&lt;foreign-keys&gt;&lt;key app="EN" db-id="5favf9dd5xs9fmeadrspe2sdtxf95x2pax0v" timestamp="0"&gt;259&lt;/key&gt;&lt;/foreign-keys&gt;&lt;ref-type name="Journal Article"&gt;17&lt;/ref-type&gt;&lt;contributors&gt;&lt;authors&gt;&lt;author&gt;Fuchs, A.&lt;/author&gt;&lt;author&gt;Colonna, M.&lt;/author&gt;&lt;/authors&gt;&lt;/contributors&gt;&lt;auth-address&gt;Department of Pathology and Immunology, Washington University School of Medicine, St Louis, MO, USA. afuchs@wustl.edu&lt;/auth-address&gt;&lt;titles&gt;&lt;title&gt;The role of NK cell recognition of nectin and nectin-like proteins in tumor immunosurveillance&lt;/title&gt;&lt;secondary-title&gt;Semin Cancer Biol&lt;/secondary-title&gt;&lt;/titles&gt;&lt;pages&gt;359-66&lt;/pages&gt;&lt;volume&gt;16&lt;/volume&gt;&lt;number&gt;5&lt;/number&gt;&lt;keywords&gt;&lt;keyword&gt;Animals&lt;/keyword&gt;&lt;keyword&gt;Antigens, CD/physiology&lt;/keyword&gt;&lt;keyword&gt;Antigens, Differentiation, T-Lymphocyte/physiology&lt;/keyword&gt;&lt;keyword&gt;Cell Adhesion Molecules/*physiology&lt;/keyword&gt;&lt;keyword&gt;Humans&lt;/keyword&gt;&lt;keyword&gt;Immunoglobulins/*physiology&lt;/keyword&gt;&lt;keyword&gt;*Immunologic Surveillance&lt;/keyword&gt;&lt;keyword&gt;Killer Cells, Natural/*immunology/physiology&lt;/keyword&gt;&lt;keyword&gt;Membrane Proteins/*physiology&lt;/keyword&gt;&lt;keyword&gt;Models, Biological&lt;/keyword&gt;&lt;keyword&gt;Neoplasms/*immunology&lt;/keyword&gt;&lt;keyword&gt;Receptors, Virus/*physiology&lt;/keyword&gt;&lt;keyword&gt;Tumor Escape/genetics&lt;/keyword&gt;&lt;/keywords&gt;&lt;dates&gt;&lt;year&gt;2006&lt;/year&gt;&lt;pub-dates&gt;&lt;date&gt;Oct&lt;/date&gt;&lt;/pub-dates&gt;&lt;/dates&gt;&lt;isbn&gt;1044-579X (Print)&amp;#xD;1044-579X (Linking)&lt;/isbn&gt;&lt;accession-num&gt;16904340&lt;/accession-num&gt;&lt;urls&gt;&lt;related-urls&gt;&lt;url&gt;http://www.ncbi.nlm.nih.gov/pubmed/16904340&lt;/url&gt;&lt;/related-urls&gt;&lt;/urls&gt;&lt;electronic-resource-num&gt;10.1016/j.semcancer.2006.07.002&lt;/electronic-resource-num&gt;&lt;/record&gt;&lt;/Cite&gt;&lt;/EndNote&gt;</w:instrText>
      </w:r>
      <w:r w:rsidR="00F4352D" w:rsidRPr="00F75713">
        <w:fldChar w:fldCharType="separate"/>
      </w:r>
      <w:r w:rsidR="00BC5DF5">
        <w:rPr>
          <w:noProof/>
        </w:rPr>
        <w:t>[24]</w:t>
      </w:r>
      <w:r w:rsidR="00F4352D" w:rsidRPr="00F75713">
        <w:fldChar w:fldCharType="end"/>
      </w:r>
      <w:r w:rsidR="00F751F8" w:rsidRPr="00F75713">
        <w:t>.</w:t>
      </w:r>
      <w:r w:rsidR="00066667" w:rsidRPr="00F75713">
        <w:t xml:space="preserve"> Similar to NKG2D, </w:t>
      </w:r>
      <w:r w:rsidR="002E5BCB" w:rsidRPr="00F75713">
        <w:t xml:space="preserve">DNAM-1 </w:t>
      </w:r>
      <w:r w:rsidR="00066667" w:rsidRPr="00F75713">
        <w:t>not only promotes adhesion and activation of NK cells and CTLs but also greatly enhances their cytotoxicity toward ligand-expressing targets</w:t>
      </w:r>
      <w:r w:rsidR="00F4352D" w:rsidRPr="00F75713">
        <w:fldChar w:fldCharType="begin"/>
      </w:r>
      <w:r w:rsidR="00BC5DF5">
        <w:instrText xml:space="preserve"> ADDIN EN.CITE &lt;EndNote&gt;&lt;Cite&gt;&lt;Author&gt;Fuchs&lt;/Author&gt;&lt;Year&gt;2006&lt;/Year&gt;&lt;RecNum&gt;259&lt;/RecNum&gt;&lt;DisplayText&gt;[24]&lt;/DisplayText&gt;&lt;record&gt;&lt;rec-number&gt;259&lt;/rec-number&gt;&lt;foreign-keys&gt;&lt;key app="EN" db-id="5favf9dd5xs9fmeadrspe2sdtxf95x2pax0v" timestamp="0"&gt;259&lt;/key&gt;&lt;/foreign-keys&gt;&lt;ref-type name="Journal Article"&gt;17&lt;/ref-type&gt;&lt;contributors&gt;&lt;authors&gt;&lt;author&gt;Fuchs, A.&lt;/author&gt;&lt;author&gt;Colonna, M.&lt;/author&gt;&lt;/authors&gt;&lt;/contributors&gt;&lt;auth-address&gt;Department of Pathology and Immunology, Washington University School of Medicine, St Louis, MO, USA. afuchs@wustl.edu&lt;/auth-address&gt;&lt;titles&gt;&lt;title&gt;The role of NK cell recognition of nectin and nectin-like proteins in tumor immunosurveillance&lt;/title&gt;&lt;secondary-title&gt;Semin Cancer Biol&lt;/secondary-title&gt;&lt;/titles&gt;&lt;pages&gt;359-66&lt;/pages&gt;&lt;volume&gt;16&lt;/volume&gt;&lt;number&gt;5&lt;/number&gt;&lt;keywords&gt;&lt;keyword&gt;Animals&lt;/keyword&gt;&lt;keyword&gt;Antigens, CD/physiology&lt;/keyword&gt;&lt;keyword&gt;Antigens, Differentiation, T-Lymphocyte/physiology&lt;/keyword&gt;&lt;keyword&gt;Cell Adhesion Molecules/*physiology&lt;/keyword&gt;&lt;keyword&gt;Humans&lt;/keyword&gt;&lt;keyword&gt;Immunoglobulins/*physiology&lt;/keyword&gt;&lt;keyword&gt;*Immunologic Surveillance&lt;/keyword&gt;&lt;keyword&gt;Killer Cells, Natural/*immunology/physiology&lt;/keyword&gt;&lt;keyword&gt;Membrane Proteins/*physiology&lt;/keyword&gt;&lt;keyword&gt;Models, Biological&lt;/keyword&gt;&lt;keyword&gt;Neoplasms/*immunology&lt;/keyword&gt;&lt;keyword&gt;Receptors, Virus/*physiology&lt;/keyword&gt;&lt;keyword&gt;Tumor Escape/genetics&lt;/keyword&gt;&lt;/keywords&gt;&lt;dates&gt;&lt;year&gt;2006&lt;/year&gt;&lt;pub-dates&gt;&lt;date&gt;Oct&lt;/date&gt;&lt;/pub-dates&gt;&lt;/dates&gt;&lt;isbn&gt;1044-579X (Print)&amp;#xD;1044-579X (Linking)&lt;/isbn&gt;&lt;accession-num&gt;16904340&lt;/accession-num&gt;&lt;urls&gt;&lt;related-urls&gt;&lt;url&gt;http://www.ncbi.nlm.nih.gov/pubmed/16904340&lt;/url&gt;&lt;/related-urls&gt;&lt;/urls&gt;&lt;electronic-resource-num&gt;10.1016/j.semcancer.2006.07.002&lt;/electronic-resource-num&gt;&lt;/record&gt;&lt;/Cite&gt;&lt;/EndNote&gt;</w:instrText>
      </w:r>
      <w:r w:rsidR="00F4352D" w:rsidRPr="00F75713">
        <w:fldChar w:fldCharType="separate"/>
      </w:r>
      <w:r w:rsidR="00BC5DF5">
        <w:rPr>
          <w:noProof/>
        </w:rPr>
        <w:t>[24]</w:t>
      </w:r>
      <w:r w:rsidR="00F4352D" w:rsidRPr="00F75713">
        <w:fldChar w:fldCharType="end"/>
      </w:r>
      <w:r w:rsidR="00066667" w:rsidRPr="00F75713">
        <w:t xml:space="preserve">. </w:t>
      </w:r>
      <w:r w:rsidR="002C1253" w:rsidRPr="00F75713">
        <w:t>Furthermore, l</w:t>
      </w:r>
      <w:r w:rsidR="00371A95" w:rsidRPr="00F75713">
        <w:rPr>
          <w:bCs/>
        </w:rPr>
        <w:t>ectin-like transcript 1 (LLT1</w:t>
      </w:r>
      <w:r w:rsidR="00FD5AC6" w:rsidRPr="00F75713">
        <w:rPr>
          <w:bCs/>
        </w:rPr>
        <w:t xml:space="preserve">, gene </w:t>
      </w:r>
      <w:r w:rsidR="00FD5AC6" w:rsidRPr="00F75713">
        <w:rPr>
          <w:bCs/>
          <w:i/>
        </w:rPr>
        <w:t>clec2d</w:t>
      </w:r>
      <w:r w:rsidR="00371A95" w:rsidRPr="00F75713">
        <w:rPr>
          <w:bCs/>
        </w:rPr>
        <w:t>) is</w:t>
      </w:r>
      <w:r w:rsidR="00FD5AC6" w:rsidRPr="00F75713">
        <w:rPr>
          <w:bCs/>
        </w:rPr>
        <w:t xml:space="preserve"> a type II transmembrane receptor that belongs to the C-type lectin like (CTL) superfamily of NK cell receptors. Six alternatively spliced transcripts of </w:t>
      </w:r>
      <w:r w:rsidR="00FD5AC6" w:rsidRPr="00F75713">
        <w:rPr>
          <w:bCs/>
          <w:i/>
        </w:rPr>
        <w:t>clec2d</w:t>
      </w:r>
      <w:r w:rsidR="00FA215F" w:rsidRPr="00F75713">
        <w:rPr>
          <w:bCs/>
          <w:i/>
        </w:rPr>
        <w:t xml:space="preserve"> </w:t>
      </w:r>
      <w:r w:rsidR="00FA215F" w:rsidRPr="00F75713">
        <w:rPr>
          <w:bCs/>
        </w:rPr>
        <w:t>exist, with the isoform 1 (designed as LLT1) being the only one presented on the cell surface</w:t>
      </w:r>
      <w:r w:rsidR="00197F57" w:rsidRPr="00F75713">
        <w:rPr>
          <w:bCs/>
        </w:rPr>
        <w:t xml:space="preserve"> and hence</w:t>
      </w:r>
      <w:r w:rsidR="00FA215F" w:rsidRPr="00F75713">
        <w:rPr>
          <w:bCs/>
        </w:rPr>
        <w:t xml:space="preserve"> the only isoform able to participate in the </w:t>
      </w:r>
      <w:r w:rsidR="00405E75" w:rsidRPr="00F75713">
        <w:rPr>
          <w:bCs/>
        </w:rPr>
        <w:t>cell-to-cell</w:t>
      </w:r>
      <w:r w:rsidR="00FA215F" w:rsidRPr="00F75713">
        <w:rPr>
          <w:bCs/>
        </w:rPr>
        <w:t xml:space="preserve"> transmission</w:t>
      </w:r>
      <w:r w:rsidR="00F4352D" w:rsidRPr="00F75713">
        <w:rPr>
          <w:bCs/>
        </w:rPr>
        <w:fldChar w:fldCharType="begin">
          <w:fldData xml:space="preserve">PEVuZE5vdGU+PENpdGU+PEF1dGhvcj5HZXJtYWluPC9BdXRob3I+PFllYXI+MjAxMDwvWWVhcj48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</w:fldData>
        </w:fldChar>
      </w:r>
      <w:r w:rsidR="00BC5DF5">
        <w:rPr>
          <w:bCs/>
        </w:rPr>
        <w:instrText xml:space="preserve"> ADDIN EN.CITE </w:instrText>
      </w:r>
      <w:r w:rsidR="00BC5DF5">
        <w:rPr>
          <w:bCs/>
        </w:rPr>
        <w:fldChar w:fldCharType="begin">
          <w:fldData xml:space="preserve">PEVuZE5vdGU+PENpdGU+PEF1dGhvcj5HZXJtYWluPC9BdXRob3I+PFllYXI+MjAxMDwvWWVhcj48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</w:fldData>
        </w:fldChar>
      </w:r>
      <w:r w:rsidR="00BC5DF5">
        <w:rPr>
          <w:bCs/>
        </w:rPr>
        <w:instrText xml:space="preserve"> ADDIN EN.CITE.DATA </w:instrText>
      </w:r>
      <w:r w:rsidR="00BC5DF5">
        <w:rPr>
          <w:bCs/>
        </w:rPr>
      </w:r>
      <w:r w:rsidR="00BC5DF5">
        <w:rPr>
          <w:bCs/>
        </w:rPr>
        <w:fldChar w:fldCharType="end"/>
      </w:r>
      <w:r w:rsidR="00F4352D" w:rsidRPr="00F75713">
        <w:rPr>
          <w:bCs/>
        </w:rPr>
      </w:r>
      <w:r w:rsidR="00F4352D" w:rsidRPr="00F75713">
        <w:rPr>
          <w:bCs/>
        </w:rPr>
        <w:fldChar w:fldCharType="separate"/>
      </w:r>
      <w:r w:rsidR="00BC5DF5">
        <w:rPr>
          <w:bCs/>
          <w:noProof/>
        </w:rPr>
        <w:t>[25]</w:t>
      </w:r>
      <w:r w:rsidR="00F4352D" w:rsidRPr="00F75713">
        <w:rPr>
          <w:bCs/>
        </w:rPr>
        <w:fldChar w:fldCharType="end"/>
      </w:r>
      <w:r w:rsidR="001621E0" w:rsidRPr="00F75713">
        <w:rPr>
          <w:rFonts w:eastAsiaTheme="minorEastAsia"/>
          <w:bdr w:val="none" w:sz="0" w:space="0" w:color="auto"/>
        </w:rPr>
        <w:t xml:space="preserve">. </w:t>
      </w:r>
      <w:r w:rsidR="00197F57" w:rsidRPr="00F75713">
        <w:rPr>
          <w:rFonts w:eastAsiaTheme="minorEastAsia"/>
          <w:bdr w:val="none" w:sz="0" w:space="0" w:color="auto"/>
        </w:rPr>
        <w:t>LLT1 is expressed mainly on activat</w:t>
      </w:r>
      <w:r w:rsidR="00D66E60" w:rsidRPr="00F75713">
        <w:rPr>
          <w:rFonts w:eastAsiaTheme="minorEastAsia"/>
          <w:bdr w:val="none" w:sz="0" w:space="0" w:color="auto"/>
        </w:rPr>
        <w:t xml:space="preserve">ed lymphocytes, including </w:t>
      </w:r>
      <w:r w:rsidR="00197F57" w:rsidRPr="00F75713">
        <w:rPr>
          <w:rFonts w:eastAsiaTheme="minorEastAsia"/>
          <w:bdr w:val="none" w:sz="0" w:space="0" w:color="auto"/>
        </w:rPr>
        <w:t>NK</w:t>
      </w:r>
      <w:r w:rsidR="00D66E60" w:rsidRPr="00F75713">
        <w:rPr>
          <w:rFonts w:eastAsiaTheme="minorEastAsia"/>
          <w:bdr w:val="none" w:sz="0" w:space="0" w:color="auto"/>
        </w:rPr>
        <w:t>, T cells and B cells, as well as on</w:t>
      </w:r>
      <w:r w:rsidR="00197F57" w:rsidRPr="00F75713">
        <w:rPr>
          <w:rFonts w:eastAsiaTheme="minorEastAsia"/>
          <w:bdr w:val="none" w:sz="0" w:space="0" w:color="auto"/>
        </w:rPr>
        <w:t xml:space="preserve"> antigen presenting cells</w:t>
      </w:r>
      <w:r w:rsidR="00D66E60" w:rsidRPr="00F75713">
        <w:rPr>
          <w:rFonts w:eastAsiaTheme="minorEastAsia"/>
          <w:bdr w:val="none" w:sz="0" w:space="0" w:color="auto"/>
        </w:rPr>
        <w:t xml:space="preserve"> (APC)</w:t>
      </w:r>
      <w:r w:rsidR="00F4352D" w:rsidRPr="00F75713">
        <w:rPr>
          <w:rFonts w:eastAsiaTheme="minorEastAsia"/>
          <w:bdr w:val="none" w:sz="0" w:space="0" w:color="auto"/>
        </w:rPr>
        <w:fldChar w:fldCharType="begin">
          <w:fldData xml:space="preserve">PEVuZE5vdGU+PENpdGU+PEF1dGhvcj5HZXJtYWluPC9BdXRob3I+PFllYXI+MjAxMTwvWWVhcj48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=
</w:fldData>
        </w:fldChar>
      </w:r>
      <w:r w:rsidR="00BC5DF5">
        <w:rPr>
          <w:rFonts w:eastAsiaTheme="minorEastAsia"/>
          <w:bdr w:val="none" w:sz="0" w:space="0" w:color="auto"/>
        </w:rPr>
        <w:instrText xml:space="preserve"> ADDIN EN.CITE </w:instrText>
      </w:r>
      <w:r w:rsidR="00BC5DF5">
        <w:rPr>
          <w:rFonts w:eastAsiaTheme="minorEastAsia"/>
          <w:bdr w:val="none" w:sz="0" w:space="0" w:color="auto"/>
        </w:rPr>
        <w:fldChar w:fldCharType="begin">
          <w:fldData xml:space="preserve">PEVuZE5vdGU+PENpdGU+PEF1dGhvcj5HZXJtYWluPC9BdXRob3I+PFllYXI+MjAxMTwvWWVhcj48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=
</w:fldData>
        </w:fldChar>
      </w:r>
      <w:r w:rsidR="00BC5DF5">
        <w:rPr>
          <w:rFonts w:eastAsiaTheme="minorEastAsia"/>
          <w:bdr w:val="none" w:sz="0" w:space="0" w:color="auto"/>
        </w:rPr>
        <w:instrText xml:space="preserve"> ADDIN EN.CITE.DATA </w:instrText>
      </w:r>
      <w:r w:rsidR="00BC5DF5">
        <w:rPr>
          <w:rFonts w:eastAsiaTheme="minorEastAsia"/>
          <w:bdr w:val="none" w:sz="0" w:space="0" w:color="auto"/>
        </w:rPr>
      </w:r>
      <w:r w:rsidR="00BC5DF5">
        <w:rPr>
          <w:rFonts w:eastAsiaTheme="minorEastAsia"/>
          <w:bdr w:val="none" w:sz="0" w:space="0" w:color="auto"/>
        </w:rPr>
        <w:fldChar w:fldCharType="end"/>
      </w:r>
      <w:r w:rsidR="00F4352D" w:rsidRPr="00F75713">
        <w:rPr>
          <w:rFonts w:eastAsiaTheme="minorEastAsia"/>
          <w:bdr w:val="none" w:sz="0" w:space="0" w:color="auto"/>
        </w:rPr>
      </w:r>
      <w:r w:rsidR="00F4352D" w:rsidRPr="00F75713">
        <w:rPr>
          <w:rFonts w:eastAsiaTheme="minorEastAsia"/>
          <w:bdr w:val="none" w:sz="0" w:space="0" w:color="auto"/>
        </w:rPr>
        <w:fldChar w:fldCharType="separate"/>
      </w:r>
      <w:r w:rsidR="00BC5DF5">
        <w:rPr>
          <w:rFonts w:eastAsiaTheme="minorEastAsia"/>
          <w:noProof/>
          <w:bdr w:val="none" w:sz="0" w:space="0" w:color="auto"/>
        </w:rPr>
        <w:t>[26]</w:t>
      </w:r>
      <w:r w:rsidR="00F4352D" w:rsidRPr="00F75713">
        <w:rPr>
          <w:rFonts w:eastAsiaTheme="minorEastAsia"/>
          <w:bdr w:val="none" w:sz="0" w:space="0" w:color="auto"/>
        </w:rPr>
        <w:fldChar w:fldCharType="end"/>
      </w:r>
      <w:r w:rsidR="00197F57" w:rsidRPr="00F75713">
        <w:rPr>
          <w:rFonts w:eastAsiaTheme="minorEastAsia"/>
          <w:bdr w:val="none" w:sz="0" w:space="0" w:color="auto"/>
        </w:rPr>
        <w:t xml:space="preserve">. </w:t>
      </w:r>
      <w:r w:rsidR="00D66E60" w:rsidRPr="00F75713">
        <w:rPr>
          <w:rFonts w:eastAsiaTheme="minorEastAsia"/>
          <w:bdr w:val="none" w:sz="0" w:space="0" w:color="auto"/>
        </w:rPr>
        <w:t>However, a</w:t>
      </w:r>
      <w:r w:rsidR="001621E0" w:rsidRPr="00F75713">
        <w:rPr>
          <w:rFonts w:eastAsiaTheme="minorEastAsia"/>
          <w:bdr w:val="none" w:sz="0" w:space="0" w:color="auto"/>
        </w:rPr>
        <w:t xml:space="preserve"> decade ago, LLT1 was </w:t>
      </w:r>
      <w:r w:rsidR="00D66E60" w:rsidRPr="00F75713">
        <w:rPr>
          <w:rFonts w:eastAsiaTheme="minorEastAsia"/>
          <w:bdr w:val="none" w:sz="0" w:space="0" w:color="auto"/>
        </w:rPr>
        <w:t xml:space="preserve">also </w:t>
      </w:r>
      <w:r w:rsidR="001621E0" w:rsidRPr="00F75713">
        <w:rPr>
          <w:rFonts w:eastAsiaTheme="minorEastAsia"/>
          <w:bdr w:val="none" w:sz="0" w:space="0" w:color="auto"/>
        </w:rPr>
        <w:t>identified as a physiological ligand of the NKR-P1 (CD161)</w:t>
      </w:r>
      <w:r w:rsidR="00A761C5" w:rsidRPr="00F75713">
        <w:rPr>
          <w:rFonts w:eastAsiaTheme="minorEastAsia"/>
          <w:bdr w:val="none" w:sz="0" w:space="0" w:color="auto"/>
        </w:rPr>
        <w:t xml:space="preserve">, which is expressed on all NK cells and subsets of T cells and represents the </w:t>
      </w:r>
      <w:r w:rsidR="001621E0" w:rsidRPr="00F75713">
        <w:rPr>
          <w:rFonts w:eastAsiaTheme="minorEastAsia"/>
          <w:bdr w:val="none" w:sz="0" w:space="0" w:color="auto"/>
        </w:rPr>
        <w:t xml:space="preserve">only </w:t>
      </w:r>
      <w:r w:rsidR="00A761C5" w:rsidRPr="00F75713">
        <w:rPr>
          <w:rFonts w:eastAsiaTheme="minorEastAsia"/>
          <w:bdr w:val="none" w:sz="0" w:space="0" w:color="auto"/>
        </w:rPr>
        <w:t>member</w:t>
      </w:r>
      <w:r w:rsidR="001621E0" w:rsidRPr="00F75713">
        <w:rPr>
          <w:rFonts w:eastAsiaTheme="minorEastAsia"/>
          <w:bdr w:val="none" w:sz="0" w:space="0" w:color="auto"/>
        </w:rPr>
        <w:t xml:space="preserve"> of </w:t>
      </w:r>
      <w:r w:rsidR="00A761C5" w:rsidRPr="00F75713">
        <w:rPr>
          <w:rFonts w:eastAsiaTheme="minorEastAsia"/>
          <w:bdr w:val="none" w:sz="0" w:space="0" w:color="auto"/>
        </w:rPr>
        <w:t xml:space="preserve">the </w:t>
      </w:r>
      <w:r w:rsidR="001621E0" w:rsidRPr="00F75713">
        <w:rPr>
          <w:rFonts w:eastAsiaTheme="minorEastAsia"/>
          <w:bdr w:val="none" w:sz="0" w:space="0" w:color="auto"/>
        </w:rPr>
        <w:t>human NKR-P1 subfamily</w:t>
      </w:r>
      <w:r w:rsidR="00F4352D" w:rsidRPr="00F75713">
        <w:rPr>
          <w:rFonts w:eastAsiaTheme="minorEastAsia"/>
          <w:bdr w:val="none" w:sz="0" w:space="0" w:color="auto"/>
        </w:rPr>
        <w:fldChar w:fldCharType="begin">
          <w:fldData xml:space="preserve">PEVuZE5vdGU+PENpdGU+PEF1dGhvcj5BbGRlbWlyPC9BdXRob3I+PFllYXI+MjAwNTwvWWVhcj48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</w:fldData>
        </w:fldChar>
      </w:r>
      <w:r w:rsidR="00BC5DF5">
        <w:rPr>
          <w:rFonts w:eastAsiaTheme="minorEastAsia"/>
          <w:bdr w:val="none" w:sz="0" w:space="0" w:color="auto"/>
        </w:rPr>
        <w:instrText xml:space="preserve"> ADDIN EN.CITE </w:instrText>
      </w:r>
      <w:r w:rsidR="00BC5DF5">
        <w:rPr>
          <w:rFonts w:eastAsiaTheme="minorEastAsia"/>
          <w:bdr w:val="none" w:sz="0" w:space="0" w:color="auto"/>
        </w:rPr>
        <w:fldChar w:fldCharType="begin">
          <w:fldData xml:space="preserve">PEVuZE5vdGU+PENpdGU+PEF1dGhvcj5BbGRlbWlyPC9BdXRob3I+PFllYXI+MjAwNTwvWWVhcj48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</w:fldData>
        </w:fldChar>
      </w:r>
      <w:r w:rsidR="00BC5DF5">
        <w:rPr>
          <w:rFonts w:eastAsiaTheme="minorEastAsia"/>
          <w:bdr w:val="none" w:sz="0" w:space="0" w:color="auto"/>
        </w:rPr>
        <w:instrText xml:space="preserve"> ADDIN EN.CITE.DATA </w:instrText>
      </w:r>
      <w:r w:rsidR="00BC5DF5">
        <w:rPr>
          <w:rFonts w:eastAsiaTheme="minorEastAsia"/>
          <w:bdr w:val="none" w:sz="0" w:space="0" w:color="auto"/>
        </w:rPr>
      </w:r>
      <w:r w:rsidR="00BC5DF5">
        <w:rPr>
          <w:rFonts w:eastAsiaTheme="minorEastAsia"/>
          <w:bdr w:val="none" w:sz="0" w:space="0" w:color="auto"/>
        </w:rPr>
        <w:fldChar w:fldCharType="end"/>
      </w:r>
      <w:r w:rsidR="00F4352D" w:rsidRPr="00F75713">
        <w:rPr>
          <w:rFonts w:eastAsiaTheme="minorEastAsia"/>
          <w:bdr w:val="none" w:sz="0" w:space="0" w:color="auto"/>
        </w:rPr>
      </w:r>
      <w:r w:rsidR="00F4352D" w:rsidRPr="00F75713">
        <w:rPr>
          <w:rFonts w:eastAsiaTheme="minorEastAsia"/>
          <w:bdr w:val="none" w:sz="0" w:space="0" w:color="auto"/>
        </w:rPr>
        <w:fldChar w:fldCharType="separate"/>
      </w:r>
      <w:r w:rsidR="00BC5DF5">
        <w:rPr>
          <w:rFonts w:eastAsiaTheme="minorEastAsia"/>
          <w:noProof/>
          <w:bdr w:val="none" w:sz="0" w:space="0" w:color="auto"/>
        </w:rPr>
        <w:t>[27,28]</w:t>
      </w:r>
      <w:r w:rsidR="00F4352D" w:rsidRPr="00F75713">
        <w:rPr>
          <w:rFonts w:eastAsiaTheme="minorEastAsia"/>
          <w:bdr w:val="none" w:sz="0" w:space="0" w:color="auto"/>
        </w:rPr>
        <w:fldChar w:fldCharType="end"/>
      </w:r>
      <w:r w:rsidR="00A761C5" w:rsidRPr="00F75713">
        <w:rPr>
          <w:rFonts w:eastAsiaTheme="minorEastAsia"/>
          <w:bdr w:val="none" w:sz="0" w:space="0" w:color="auto"/>
        </w:rPr>
        <w:t>. NK cell cytotoxicity and IFN</w:t>
      </w:r>
      <w:r w:rsidR="00376988" w:rsidRPr="00F75713">
        <w:rPr>
          <w:rFonts w:eastAsiaTheme="minorEastAsia"/>
          <w:bdr w:val="none" w:sz="0" w:space="0" w:color="auto"/>
        </w:rPr>
        <w:t>-γ</w:t>
      </w:r>
      <w:r w:rsidR="00A761C5" w:rsidRPr="00F75713">
        <w:rPr>
          <w:rFonts w:eastAsiaTheme="minorEastAsia"/>
          <w:bdr w:val="none" w:sz="0" w:space="0" w:color="auto"/>
        </w:rPr>
        <w:t xml:space="preserve"> production is inhibited upon engagement of NKR-P1 on NK cell with LLT1 on target cell</w:t>
      </w:r>
      <w:r w:rsidR="00F4352D" w:rsidRPr="00F75713">
        <w:rPr>
          <w:rFonts w:eastAsiaTheme="minorEastAsia"/>
          <w:bdr w:val="none" w:sz="0" w:space="0" w:color="auto"/>
        </w:rPr>
        <w:fldChar w:fldCharType="begin">
          <w:fldData xml:space="preserve">PEVuZE5vdGU+PENpdGU+PEF1dGhvcj5BbGRlbWlyPC9BdXRob3I+PFllYXI+MjAwNTwvWWVhcj48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</w:fldData>
        </w:fldChar>
      </w:r>
      <w:r w:rsidR="00BC5DF5">
        <w:rPr>
          <w:rFonts w:eastAsiaTheme="minorEastAsia"/>
          <w:bdr w:val="none" w:sz="0" w:space="0" w:color="auto"/>
        </w:rPr>
        <w:instrText xml:space="preserve"> ADDIN EN.CITE </w:instrText>
      </w:r>
      <w:r w:rsidR="00BC5DF5">
        <w:rPr>
          <w:rFonts w:eastAsiaTheme="minorEastAsia"/>
          <w:bdr w:val="none" w:sz="0" w:space="0" w:color="auto"/>
        </w:rPr>
        <w:fldChar w:fldCharType="begin">
          <w:fldData xml:space="preserve">PEVuZE5vdGU+PENpdGU+PEF1dGhvcj5BbGRlbWlyPC9BdXRob3I+PFllYXI+MjAwNTwvWWVhcj48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</w:fldData>
        </w:fldChar>
      </w:r>
      <w:r w:rsidR="00BC5DF5">
        <w:rPr>
          <w:rFonts w:eastAsiaTheme="minorEastAsia"/>
          <w:bdr w:val="none" w:sz="0" w:space="0" w:color="auto"/>
        </w:rPr>
        <w:instrText xml:space="preserve"> ADDIN EN.CITE.DATA </w:instrText>
      </w:r>
      <w:r w:rsidR="00BC5DF5">
        <w:rPr>
          <w:rFonts w:eastAsiaTheme="minorEastAsia"/>
          <w:bdr w:val="none" w:sz="0" w:space="0" w:color="auto"/>
        </w:rPr>
      </w:r>
      <w:r w:rsidR="00BC5DF5">
        <w:rPr>
          <w:rFonts w:eastAsiaTheme="minorEastAsia"/>
          <w:bdr w:val="none" w:sz="0" w:space="0" w:color="auto"/>
        </w:rPr>
        <w:fldChar w:fldCharType="end"/>
      </w:r>
      <w:r w:rsidR="00F4352D" w:rsidRPr="00F75713">
        <w:rPr>
          <w:rFonts w:eastAsiaTheme="minorEastAsia"/>
          <w:bdr w:val="none" w:sz="0" w:space="0" w:color="auto"/>
        </w:rPr>
      </w:r>
      <w:r w:rsidR="00F4352D" w:rsidRPr="00F75713">
        <w:rPr>
          <w:rFonts w:eastAsiaTheme="minorEastAsia"/>
          <w:bdr w:val="none" w:sz="0" w:space="0" w:color="auto"/>
        </w:rPr>
        <w:fldChar w:fldCharType="separate"/>
      </w:r>
      <w:r w:rsidR="00BC5DF5">
        <w:rPr>
          <w:rFonts w:eastAsiaTheme="minorEastAsia"/>
          <w:noProof/>
          <w:bdr w:val="none" w:sz="0" w:space="0" w:color="auto"/>
        </w:rPr>
        <w:t>[27,28]</w:t>
      </w:r>
      <w:r w:rsidR="00F4352D" w:rsidRPr="00F75713">
        <w:rPr>
          <w:rFonts w:eastAsiaTheme="minorEastAsia"/>
          <w:bdr w:val="none" w:sz="0" w:space="0" w:color="auto"/>
        </w:rPr>
        <w:fldChar w:fldCharType="end"/>
      </w:r>
      <w:r w:rsidR="00A761C5" w:rsidRPr="00F75713">
        <w:rPr>
          <w:rFonts w:eastAsiaTheme="minorEastAsia"/>
          <w:bdr w:val="none" w:sz="0" w:space="0" w:color="auto"/>
        </w:rPr>
        <w:t xml:space="preserve">. </w:t>
      </w:r>
      <w:r w:rsidR="00D66E60" w:rsidRPr="00F75713">
        <w:rPr>
          <w:rFonts w:eastAsiaTheme="minorEastAsia"/>
          <w:bdr w:val="none" w:sz="0" w:space="0" w:color="auto"/>
        </w:rPr>
        <w:t>Upon viral infection,</w:t>
      </w:r>
      <w:r w:rsidR="00733852" w:rsidRPr="00F75713">
        <w:rPr>
          <w:rFonts w:eastAsiaTheme="minorEastAsia"/>
          <w:bdr w:val="none" w:sz="0" w:space="0" w:color="auto"/>
        </w:rPr>
        <w:t xml:space="preserve"> LLT1 expression is up-regulated on surf</w:t>
      </w:r>
      <w:r w:rsidR="00D66E60" w:rsidRPr="00F75713">
        <w:rPr>
          <w:rFonts w:eastAsiaTheme="minorEastAsia"/>
          <w:bdr w:val="none" w:sz="0" w:space="0" w:color="auto"/>
        </w:rPr>
        <w:t>ace of epithelial cells, while IFN</w:t>
      </w:r>
      <w:r w:rsidR="00376988" w:rsidRPr="00F75713">
        <w:rPr>
          <w:rFonts w:eastAsiaTheme="minorEastAsia"/>
          <w:bdr w:val="none" w:sz="0" w:space="0" w:color="auto"/>
        </w:rPr>
        <w:t xml:space="preserve">-γ </w:t>
      </w:r>
      <w:r w:rsidR="00D66E60" w:rsidRPr="00F75713">
        <w:rPr>
          <w:rFonts w:eastAsiaTheme="minorEastAsia"/>
          <w:bdr w:val="none" w:sz="0" w:space="0" w:color="auto"/>
        </w:rPr>
        <w:t>has been shown to increase LLT1 expression on B cells and APC</w:t>
      </w:r>
      <w:r w:rsidR="00F4352D" w:rsidRPr="00F75713">
        <w:rPr>
          <w:rFonts w:eastAsiaTheme="minorEastAsia"/>
          <w:bdr w:val="none" w:sz="0" w:space="0" w:color="auto"/>
        </w:rPr>
        <w:fldChar w:fldCharType="begin">
          <w:fldData xml:space="preserve">PEVuZE5vdGU+PENpdGU+PEF1dGhvcj5TYXRrdW5hbmF0aGFuPC9BdXRob3I+PFllYXI+MjAxNDwv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</w:fldData>
        </w:fldChar>
      </w:r>
      <w:r w:rsidR="00BC5DF5">
        <w:rPr>
          <w:rFonts w:eastAsiaTheme="minorEastAsia"/>
          <w:bdr w:val="none" w:sz="0" w:space="0" w:color="auto"/>
        </w:rPr>
        <w:instrText xml:space="preserve"> ADDIN EN.CITE </w:instrText>
      </w:r>
      <w:r w:rsidR="00BC5DF5">
        <w:rPr>
          <w:rFonts w:eastAsiaTheme="minorEastAsia"/>
          <w:bdr w:val="none" w:sz="0" w:space="0" w:color="auto"/>
        </w:rPr>
        <w:fldChar w:fldCharType="begin">
          <w:fldData xml:space="preserve">PEVuZE5vdGU+PENpdGU+PEF1dGhvcj5TYXRrdW5hbmF0aGFuPC9BdXRob3I+PFllYXI+MjAxNDwv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</w:fldData>
        </w:fldChar>
      </w:r>
      <w:r w:rsidR="00BC5DF5">
        <w:rPr>
          <w:rFonts w:eastAsiaTheme="minorEastAsia"/>
          <w:bdr w:val="none" w:sz="0" w:space="0" w:color="auto"/>
        </w:rPr>
        <w:instrText xml:space="preserve"> ADDIN EN.CITE.DATA </w:instrText>
      </w:r>
      <w:r w:rsidR="00BC5DF5">
        <w:rPr>
          <w:rFonts w:eastAsiaTheme="minorEastAsia"/>
          <w:bdr w:val="none" w:sz="0" w:space="0" w:color="auto"/>
        </w:rPr>
      </w:r>
      <w:r w:rsidR="00BC5DF5">
        <w:rPr>
          <w:rFonts w:eastAsiaTheme="minorEastAsia"/>
          <w:bdr w:val="none" w:sz="0" w:space="0" w:color="auto"/>
        </w:rPr>
        <w:fldChar w:fldCharType="end"/>
      </w:r>
      <w:r w:rsidR="00F4352D" w:rsidRPr="00F75713">
        <w:rPr>
          <w:rFonts w:eastAsiaTheme="minorEastAsia"/>
          <w:bdr w:val="none" w:sz="0" w:space="0" w:color="auto"/>
        </w:rPr>
      </w:r>
      <w:r w:rsidR="00F4352D" w:rsidRPr="00F75713">
        <w:rPr>
          <w:rFonts w:eastAsiaTheme="minorEastAsia"/>
          <w:bdr w:val="none" w:sz="0" w:space="0" w:color="auto"/>
        </w:rPr>
        <w:fldChar w:fldCharType="separate"/>
      </w:r>
      <w:r w:rsidR="00BC5DF5">
        <w:rPr>
          <w:rFonts w:eastAsiaTheme="minorEastAsia"/>
          <w:noProof/>
          <w:bdr w:val="none" w:sz="0" w:space="0" w:color="auto"/>
        </w:rPr>
        <w:t>[29]</w:t>
      </w:r>
      <w:r w:rsidR="00F4352D" w:rsidRPr="00F75713">
        <w:rPr>
          <w:rFonts w:eastAsiaTheme="minorEastAsia"/>
          <w:bdr w:val="none" w:sz="0" w:space="0" w:color="auto"/>
        </w:rPr>
        <w:fldChar w:fldCharType="end"/>
      </w:r>
      <w:r w:rsidR="00733852" w:rsidRPr="00F75713">
        <w:rPr>
          <w:rFonts w:eastAsiaTheme="minorEastAsia"/>
          <w:bdr w:val="none" w:sz="0" w:space="0" w:color="auto"/>
        </w:rPr>
        <w:t>.</w:t>
      </w:r>
      <w:r w:rsidR="00D66E60" w:rsidRPr="00F75713">
        <w:rPr>
          <w:rFonts w:eastAsiaTheme="minorEastAsia"/>
          <w:bdr w:val="none" w:sz="0" w:space="0" w:color="auto"/>
        </w:rPr>
        <w:t xml:space="preserve"> </w:t>
      </w:r>
      <w:r w:rsidR="00B14052" w:rsidRPr="00F75713">
        <w:rPr>
          <w:rFonts w:eastAsiaTheme="minorEastAsia"/>
          <w:bdr w:val="none" w:sz="0" w:space="0" w:color="auto"/>
        </w:rPr>
        <w:t>Hence LLT1-</w:t>
      </w:r>
      <w:r w:rsidR="00D66E60" w:rsidRPr="00F75713">
        <w:rPr>
          <w:rFonts w:eastAsiaTheme="minorEastAsia"/>
          <w:bdr w:val="none" w:sz="0" w:space="0" w:color="auto"/>
        </w:rPr>
        <w:t xml:space="preserve">mediated signaling </w:t>
      </w:r>
      <w:r w:rsidR="00B14052" w:rsidRPr="00F75713">
        <w:rPr>
          <w:rFonts w:eastAsiaTheme="minorEastAsia"/>
          <w:bdr w:val="none" w:sz="0" w:space="0" w:color="auto"/>
        </w:rPr>
        <w:t>is thought to represent</w:t>
      </w:r>
      <w:r w:rsidR="00D66E60" w:rsidRPr="00F75713">
        <w:rPr>
          <w:rFonts w:eastAsiaTheme="minorEastAsia"/>
          <w:bdr w:val="none" w:sz="0" w:space="0" w:color="auto"/>
        </w:rPr>
        <w:t xml:space="preserve"> a system that regulates both innate and adaptive responses. </w:t>
      </w:r>
      <w:r w:rsidR="00307102" w:rsidRPr="00F75713">
        <w:t xml:space="preserve">For activated </w:t>
      </w:r>
      <w:r w:rsidR="00307102" w:rsidRPr="00F75713">
        <w:rPr>
          <w:lang w:val="en-GB"/>
        </w:rPr>
        <w:t xml:space="preserve">NK cells to achieve successful lysis, strong adhesion to target cells that is required is mediated by the </w:t>
      </w:r>
      <w:r w:rsidR="00307102" w:rsidRPr="00F75713">
        <w:rPr>
          <w:color w:val="000000"/>
        </w:rPr>
        <w:t>β</w:t>
      </w:r>
      <w:r w:rsidR="00307102" w:rsidRPr="00F75713">
        <w:rPr>
          <w:lang w:val="en-GB"/>
        </w:rPr>
        <w:t>2 integrin LFA1</w:t>
      </w:r>
      <w:r w:rsidR="00307102" w:rsidRPr="00F75713">
        <w:rPr>
          <w:lang w:val="en-GB"/>
        </w:rPr>
        <w:fldChar w:fldCharType="begin">
          <w:fldData xml:space="preserve">PEVuZE5vdGU+PENpdGU+PEF1dGhvcj5CYXJiZXI8L0F1dGhvcj48WWVhcj4yMDA0PC9ZZWFyPjxS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</w:fldData>
        </w:fldChar>
      </w:r>
      <w:r w:rsidR="00307102">
        <w:rPr>
          <w:lang w:val="en-GB"/>
        </w:rPr>
        <w:instrText xml:space="preserve"> ADDIN EN.CITE </w:instrText>
      </w:r>
      <w:r w:rsidR="00307102">
        <w:rPr>
          <w:lang w:val="en-GB"/>
        </w:rPr>
        <w:fldChar w:fldCharType="begin">
          <w:fldData xml:space="preserve">PEVuZE5vdGU+PENpdGU+PEF1dGhvcj5CYXJiZXI8L0F1dGhvcj48WWVhcj4yMDA0PC9ZZWFyPjxS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</w:fldData>
        </w:fldChar>
      </w:r>
      <w:r w:rsidR="00307102">
        <w:rPr>
          <w:lang w:val="en-GB"/>
        </w:rPr>
        <w:instrText xml:space="preserve"> ADDIN EN.CITE.DATA </w:instrText>
      </w:r>
      <w:r w:rsidR="00307102">
        <w:rPr>
          <w:lang w:val="en-GB"/>
        </w:rPr>
      </w:r>
      <w:r w:rsidR="00307102">
        <w:rPr>
          <w:lang w:val="en-GB"/>
        </w:rPr>
        <w:fldChar w:fldCharType="end"/>
      </w:r>
      <w:r w:rsidR="00307102" w:rsidRPr="00F75713">
        <w:rPr>
          <w:lang w:val="en-GB"/>
        </w:rPr>
      </w:r>
      <w:r w:rsidR="00307102" w:rsidRPr="00F75713">
        <w:rPr>
          <w:lang w:val="en-GB"/>
        </w:rPr>
        <w:fldChar w:fldCharType="separate"/>
      </w:r>
      <w:r w:rsidR="00307102">
        <w:rPr>
          <w:noProof/>
          <w:lang w:val="en-GB"/>
        </w:rPr>
        <w:t>[30]</w:t>
      </w:r>
      <w:r w:rsidR="00307102" w:rsidRPr="00F75713">
        <w:rPr>
          <w:lang w:val="en-GB"/>
        </w:rPr>
        <w:fldChar w:fldCharType="end"/>
      </w:r>
      <w:r w:rsidR="00307102" w:rsidRPr="00F75713">
        <w:rPr>
          <w:lang w:val="en-GB"/>
        </w:rPr>
        <w:t>.</w:t>
      </w:r>
    </w:p>
    <w:p w14:paraId="581BDFF7" w14:textId="3C8B86FE" w:rsidR="0086693E" w:rsidRPr="007D20AC" w:rsidRDefault="00CB5278" w:rsidP="000F0219">
      <w:pPr>
        <w:tabs>
          <w:tab w:val="left" w:pos="142"/>
        </w:tabs>
        <w:spacing w:line="480" w:lineRule="auto"/>
        <w:ind w:right="-1"/>
        <w:jc w:val="both"/>
        <w:rPr>
          <w:lang w:val="en-GB"/>
        </w:rPr>
      </w:pPr>
      <w:r w:rsidRPr="007D20AC">
        <w:rPr>
          <w:lang w:val="en-GB"/>
        </w:rPr>
        <w:t xml:space="preserve">The </w:t>
      </w:r>
      <w:r w:rsidR="009F6169" w:rsidRPr="007D20AC">
        <w:rPr>
          <w:lang w:val="en-GB"/>
        </w:rPr>
        <w:t>objective</w:t>
      </w:r>
      <w:r w:rsidRPr="007D20AC">
        <w:rPr>
          <w:lang w:val="en-GB"/>
        </w:rPr>
        <w:t xml:space="preserve"> of </w:t>
      </w:r>
      <w:r w:rsidR="00AD1FBF" w:rsidRPr="007D20AC">
        <w:rPr>
          <w:lang w:val="en-GB"/>
        </w:rPr>
        <w:t>this study</w:t>
      </w:r>
      <w:r w:rsidRPr="007D20AC">
        <w:rPr>
          <w:lang w:val="en-GB"/>
        </w:rPr>
        <w:t xml:space="preserve"> was to investigate the modulation of </w:t>
      </w:r>
      <w:r w:rsidR="00AD1FBF" w:rsidRPr="007D20AC">
        <w:rPr>
          <w:lang w:val="en-GB"/>
        </w:rPr>
        <w:t xml:space="preserve">ligands for cell surface </w:t>
      </w:r>
      <w:r w:rsidRPr="007D20AC">
        <w:rPr>
          <w:lang w:val="en-GB"/>
        </w:rPr>
        <w:t xml:space="preserve">NK </w:t>
      </w:r>
      <w:r w:rsidR="00AD1FBF" w:rsidRPr="007D20AC">
        <w:rPr>
          <w:lang w:val="en-GB"/>
        </w:rPr>
        <w:t>receptors</w:t>
      </w:r>
      <w:r w:rsidR="002F29C5" w:rsidRPr="007D20AC">
        <w:rPr>
          <w:lang w:val="en-GB"/>
        </w:rPr>
        <w:t xml:space="preserve"> in chronic HBV patients and HepG2 cells transfected with BCP and precore mutants</w:t>
      </w:r>
      <w:r w:rsidR="00AD1FBF" w:rsidRPr="007D20AC">
        <w:rPr>
          <w:lang w:val="en-GB"/>
        </w:rPr>
        <w:t xml:space="preserve">. </w:t>
      </w:r>
      <w:r w:rsidR="00A03F97">
        <w:rPr>
          <w:color w:val="FF0000"/>
          <w:lang w:val="en-GB"/>
        </w:rPr>
        <w:t xml:space="preserve">Furthermore, we aimed to correlate patient’s viral replication and the differential viral capacity of hotspot mutants with the expression of </w:t>
      </w:r>
      <w:r w:rsidR="00A03F97" w:rsidRPr="00A03F97">
        <w:rPr>
          <w:color w:val="FF0000"/>
          <w:lang w:val="en-GB"/>
        </w:rPr>
        <w:t>NK receptors and their ligands</w:t>
      </w:r>
      <w:r w:rsidR="00A03F97">
        <w:rPr>
          <w:color w:val="FF0000"/>
          <w:lang w:val="en-GB"/>
        </w:rPr>
        <w:t xml:space="preserve"> at the RNA level.</w:t>
      </w:r>
      <w:r w:rsidR="00A03F97" w:rsidRPr="00A03F97">
        <w:rPr>
          <w:color w:val="FF0000"/>
          <w:lang w:val="en-GB"/>
        </w:rPr>
        <w:t xml:space="preserve"> </w:t>
      </w:r>
    </w:p>
    <w:p w14:paraId="6AFAA8FA" w14:textId="2D31603B" w:rsidR="0056106B" w:rsidRPr="00F75713" w:rsidRDefault="003B255C" w:rsidP="000F0219">
      <w:pPr>
        <w:tabs>
          <w:tab w:val="left" w:pos="142"/>
        </w:tabs>
        <w:spacing w:line="480" w:lineRule="auto"/>
        <w:ind w:right="-1"/>
        <w:jc w:val="both"/>
        <w:rPr>
          <w:b/>
        </w:rPr>
      </w:pPr>
      <w:r w:rsidRPr="00F75713">
        <w:rPr>
          <w:b/>
        </w:rPr>
        <w:t>METHODS</w:t>
      </w:r>
    </w:p>
    <w:p w14:paraId="151CB687" w14:textId="77777777" w:rsidR="0056106B" w:rsidRPr="00F75713" w:rsidRDefault="003B255C" w:rsidP="000F0219">
      <w:pPr>
        <w:pStyle w:val="NoSpacing"/>
        <w:tabs>
          <w:tab w:val="left" w:pos="142"/>
        </w:tabs>
        <w:spacing w:line="480" w:lineRule="auto"/>
        <w:ind w:right="-1"/>
        <w:rPr>
          <w:i/>
          <w:lang w:val="en-GB"/>
        </w:rPr>
      </w:pPr>
      <w:r w:rsidRPr="00F75713">
        <w:rPr>
          <w:i/>
          <w:lang w:val="en-GB"/>
        </w:rPr>
        <w:t>Patients</w:t>
      </w:r>
    </w:p>
    <w:p w14:paraId="07EC3B0A" w14:textId="56A8BE51" w:rsidR="003B255C" w:rsidRPr="00F75713" w:rsidRDefault="00A51F28" w:rsidP="000F0219">
      <w:pPr>
        <w:pStyle w:val="Body"/>
        <w:tabs>
          <w:tab w:val="left" w:pos="142"/>
        </w:tabs>
        <w:spacing w:line="480" w:lineRule="auto"/>
        <w:ind w:right="-1"/>
        <w:jc w:val="both"/>
        <w:rPr>
          <w:rFonts w:ascii="Times New Roman" w:hAnsi="Times New Roman" w:cs="Times New Roman"/>
          <w:sz w:val="24"/>
          <w:szCs w:val="24"/>
        </w:rPr>
      </w:pPr>
      <w:r w:rsidRPr="00F75713">
        <w:rPr>
          <w:rFonts w:ascii="Times New Roman" w:hAnsi="Times New Roman" w:cs="Times New Roman"/>
          <w:sz w:val="24"/>
          <w:szCs w:val="24"/>
          <w:lang w:val="en-GB"/>
        </w:rPr>
        <w:t>Nineteen</w:t>
      </w:r>
      <w:r w:rsidR="009943F2">
        <w:rPr>
          <w:rFonts w:ascii="Times New Roman" w:hAnsi="Times New Roman" w:cs="Times New Roman"/>
          <w:sz w:val="24"/>
          <w:szCs w:val="24"/>
          <w:lang w:val="en-GB"/>
        </w:rPr>
        <w:t xml:space="preserve"> patients (</w:t>
      </w:r>
      <w:r w:rsidR="009943F2" w:rsidRPr="009943F2">
        <w:rPr>
          <w:rFonts w:ascii="Times New Roman" w:hAnsi="Times New Roman" w:cs="Times New Roman"/>
          <w:color w:val="FF0000"/>
          <w:sz w:val="24"/>
          <w:szCs w:val="24"/>
          <w:lang w:val="en-GB"/>
        </w:rPr>
        <w:t>11</w:t>
      </w:r>
      <w:r w:rsidR="003B255C" w:rsidRPr="009943F2">
        <w:rPr>
          <w:rFonts w:ascii="Times New Roman" w:hAnsi="Times New Roman" w:cs="Times New Roman"/>
          <w:color w:val="FF0000"/>
          <w:sz w:val="24"/>
          <w:szCs w:val="24"/>
          <w:lang w:val="en-GB"/>
        </w:rPr>
        <w:t xml:space="preserve"> men</w:t>
      </w:r>
      <w:r w:rsidR="003B255C" w:rsidRPr="00F75713">
        <w:rPr>
          <w:rFonts w:ascii="Times New Roman" w:hAnsi="Times New Roman" w:cs="Times New Roman"/>
          <w:sz w:val="24"/>
          <w:szCs w:val="24"/>
          <w:lang w:val="en-GB"/>
        </w:rPr>
        <w:t xml:space="preserve"> and </w:t>
      </w:r>
      <w:r w:rsidR="004B084D" w:rsidRPr="00F75713">
        <w:rPr>
          <w:rFonts w:ascii="Times New Roman" w:hAnsi="Times New Roman" w:cs="Times New Roman"/>
          <w:sz w:val="24"/>
          <w:szCs w:val="24"/>
          <w:lang w:val="en-GB"/>
        </w:rPr>
        <w:t>8 women; mean age 44.5</w:t>
      </w:r>
      <w:r w:rsidR="003B255C" w:rsidRPr="00F75713">
        <w:rPr>
          <w:rFonts w:ascii="Times New Roman" w:hAnsi="Times New Roman" w:cs="Times New Roman"/>
          <w:sz w:val="24"/>
          <w:szCs w:val="24"/>
          <w:lang w:val="en-GB"/>
        </w:rPr>
        <w:t xml:space="preserve"> ± 12 years) with chronic hepatitis B were studied</w:t>
      </w:r>
      <w:r w:rsidR="007835BD" w:rsidRPr="00F75713">
        <w:rPr>
          <w:rFonts w:ascii="Times New Roman" w:hAnsi="Times New Roman" w:cs="Times New Roman"/>
          <w:sz w:val="24"/>
          <w:szCs w:val="24"/>
          <w:lang w:val="en-GB"/>
        </w:rPr>
        <w:t xml:space="preserve"> (Table 1)</w:t>
      </w:r>
      <w:r w:rsidR="003B255C" w:rsidRPr="00F75713">
        <w:rPr>
          <w:rFonts w:ascii="Times New Roman" w:hAnsi="Times New Roman" w:cs="Times New Roman"/>
          <w:sz w:val="24"/>
          <w:szCs w:val="24"/>
          <w:lang w:val="en-GB"/>
        </w:rPr>
        <w:t xml:space="preserve">. Tissue samples were obtained by percutaneous needle biopsy, snap-frozen and stored in liquid nitrogen. From all the individuals included in the study a serum sample was collected at the time </w:t>
      </w:r>
      <w:r w:rsidR="00900F0D" w:rsidRPr="00F75713">
        <w:rPr>
          <w:rFonts w:ascii="Times New Roman" w:hAnsi="Times New Roman" w:cs="Times New Roman"/>
          <w:sz w:val="24"/>
          <w:szCs w:val="24"/>
          <w:lang w:val="en-GB"/>
        </w:rPr>
        <w:t xml:space="preserve">of liver biopsy, </w:t>
      </w:r>
      <w:r w:rsidR="00643F0E" w:rsidRPr="00F75713">
        <w:rPr>
          <w:rFonts w:ascii="Times New Roman" w:hAnsi="Times New Roman" w:cs="Times New Roman"/>
          <w:sz w:val="24"/>
          <w:szCs w:val="24"/>
          <w:lang w:val="en-GB"/>
        </w:rPr>
        <w:t>stored at -8</w:t>
      </w:r>
      <w:r w:rsidR="003B255C" w:rsidRPr="00F75713">
        <w:rPr>
          <w:rFonts w:ascii="Times New Roman" w:hAnsi="Times New Roman" w:cs="Times New Roman"/>
          <w:sz w:val="24"/>
          <w:szCs w:val="24"/>
          <w:lang w:val="en-GB"/>
        </w:rPr>
        <w:t>0</w:t>
      </w:r>
      <w:r w:rsidR="003B255C" w:rsidRPr="00F75713">
        <w:rPr>
          <w:rFonts w:ascii="Times New Roman" w:hAnsi="Times New Roman" w:cs="Times New Roman"/>
          <w:sz w:val="24"/>
          <w:szCs w:val="24"/>
          <w:vertAlign w:val="superscript"/>
          <w:lang w:val="en-GB"/>
        </w:rPr>
        <w:t>o</w:t>
      </w:r>
      <w:r w:rsidR="003B255C" w:rsidRPr="00F75713">
        <w:rPr>
          <w:rFonts w:ascii="Times New Roman" w:hAnsi="Times New Roman" w:cs="Times New Roman"/>
          <w:sz w:val="24"/>
          <w:szCs w:val="24"/>
          <w:lang w:val="en-GB"/>
        </w:rPr>
        <w:t>C</w:t>
      </w:r>
      <w:r w:rsidR="00900F0D" w:rsidRPr="00F75713">
        <w:rPr>
          <w:rFonts w:ascii="Times New Roman" w:hAnsi="Times New Roman" w:cs="Times New Roman"/>
          <w:sz w:val="24"/>
          <w:szCs w:val="24"/>
          <w:lang w:val="en-GB"/>
        </w:rPr>
        <w:t xml:space="preserve"> and HBV DNA levels were measured using rea</w:t>
      </w:r>
      <w:r w:rsidR="00376988" w:rsidRPr="00F75713">
        <w:rPr>
          <w:rFonts w:ascii="Times New Roman" w:hAnsi="Times New Roman" w:cs="Times New Roman"/>
          <w:sz w:val="24"/>
          <w:szCs w:val="24"/>
          <w:lang w:val="en-GB"/>
        </w:rPr>
        <w:t>l</w:t>
      </w:r>
      <w:r w:rsidR="00900F0D" w:rsidRPr="00F75713">
        <w:rPr>
          <w:rFonts w:ascii="Times New Roman" w:hAnsi="Times New Roman" w:cs="Times New Roman"/>
          <w:sz w:val="24"/>
          <w:szCs w:val="24"/>
          <w:lang w:val="en-GB"/>
        </w:rPr>
        <w:t>-time PCR (qPCR)</w:t>
      </w:r>
      <w:r w:rsidR="003B255C" w:rsidRPr="00F75713">
        <w:rPr>
          <w:rFonts w:ascii="Times New Roman" w:hAnsi="Times New Roman" w:cs="Times New Roman"/>
          <w:sz w:val="24"/>
          <w:szCs w:val="24"/>
          <w:lang w:val="en-GB"/>
        </w:rPr>
        <w:t xml:space="preserve">. Individuals with a history of excess alcohol, or positive for </w:t>
      </w:r>
      <w:r w:rsidR="00862B59" w:rsidRPr="00F75713">
        <w:rPr>
          <w:rFonts w:ascii="Times New Roman" w:hAnsi="Times New Roman" w:cs="Times New Roman"/>
          <w:sz w:val="24"/>
          <w:szCs w:val="24"/>
          <w:lang w:val="en-GB"/>
        </w:rPr>
        <w:t>HCV, HIDV or HIV were excluded</w:t>
      </w:r>
      <w:r w:rsidR="003B255C" w:rsidRPr="00F75713">
        <w:rPr>
          <w:rFonts w:ascii="Times New Roman" w:hAnsi="Times New Roman" w:cs="Times New Roman"/>
          <w:sz w:val="24"/>
          <w:szCs w:val="24"/>
          <w:lang w:val="en-GB"/>
        </w:rPr>
        <w:t xml:space="preserve">. Informed consent was </w:t>
      </w:r>
      <w:r w:rsidR="00A40CE4" w:rsidRPr="00F75713">
        <w:rPr>
          <w:rFonts w:ascii="Times New Roman" w:hAnsi="Times New Roman" w:cs="Times New Roman"/>
          <w:sz w:val="24"/>
          <w:szCs w:val="24"/>
          <w:lang w:val="en-GB"/>
        </w:rPr>
        <w:t xml:space="preserve">obtained from all the patients (The department of Hepatology St Mary’s Liver Tissue Bank, 06/Q0509/39). </w:t>
      </w:r>
      <w:r w:rsidR="00F4352D" w:rsidRPr="00F75713">
        <w:rPr>
          <w:rFonts w:ascii="Times New Roman" w:hAnsi="Times New Roman" w:cs="Times New Roman"/>
          <w:sz w:val="24"/>
          <w:szCs w:val="24"/>
          <w:lang w:val="en-GB"/>
        </w:rPr>
        <w:t xml:space="preserve">1mg of </w:t>
      </w:r>
      <w:r w:rsidR="00AD1FBF" w:rsidRPr="00F75713">
        <w:rPr>
          <w:rFonts w:ascii="Times New Roman" w:hAnsi="Times New Roman" w:cs="Times New Roman"/>
          <w:sz w:val="24"/>
          <w:szCs w:val="24"/>
          <w:lang w:val="en-GB"/>
        </w:rPr>
        <w:t>liver tissue</w:t>
      </w:r>
      <w:r w:rsidR="00F4352D" w:rsidRPr="00F75713">
        <w:rPr>
          <w:rFonts w:ascii="Times New Roman" w:hAnsi="Times New Roman" w:cs="Times New Roman"/>
          <w:sz w:val="24"/>
          <w:szCs w:val="24"/>
          <w:lang w:val="en-GB"/>
        </w:rPr>
        <w:t xml:space="preserve"> was </w:t>
      </w:r>
      <w:r w:rsidR="00AD1FBF" w:rsidRPr="00F75713">
        <w:rPr>
          <w:rFonts w:ascii="Times New Roman" w:hAnsi="Times New Roman" w:cs="Times New Roman"/>
          <w:sz w:val="24"/>
          <w:szCs w:val="24"/>
          <w:lang w:val="en-GB"/>
        </w:rPr>
        <w:t>processed using the</w:t>
      </w:r>
      <w:r w:rsidR="00F4352D" w:rsidRPr="00F75713">
        <w:rPr>
          <w:rFonts w:ascii="Times New Roman" w:hAnsi="Times New Roman" w:cs="Times New Roman"/>
          <w:sz w:val="24"/>
          <w:szCs w:val="24"/>
          <w:lang w:val="en-GB"/>
        </w:rPr>
        <w:t xml:space="preserve"> gentleMACS Dissociator (</w:t>
      </w:r>
      <w:r w:rsidR="00F4352D" w:rsidRPr="00F75713">
        <w:rPr>
          <w:rFonts w:ascii="Times New Roman" w:hAnsi="Times New Roman" w:cs="Times New Roman"/>
          <w:sz w:val="24"/>
          <w:szCs w:val="24"/>
        </w:rPr>
        <w:t>Miltenyi Biotec SAS, Paris, France</w:t>
      </w:r>
      <w:r w:rsidR="00AD1FBF" w:rsidRPr="00F75713">
        <w:rPr>
          <w:rFonts w:ascii="Times New Roman" w:hAnsi="Times New Roman" w:cs="Times New Roman"/>
          <w:sz w:val="24"/>
          <w:szCs w:val="24"/>
          <w:lang w:val="en-GB"/>
        </w:rPr>
        <w:t>) prior to RNA extraction</w:t>
      </w:r>
      <w:r w:rsidR="00376988" w:rsidRPr="00F75713">
        <w:rPr>
          <w:rFonts w:ascii="Times New Roman" w:hAnsi="Times New Roman" w:cs="Times New Roman"/>
          <w:sz w:val="24"/>
          <w:szCs w:val="24"/>
          <w:lang w:val="en-GB"/>
        </w:rPr>
        <w:t>.</w:t>
      </w:r>
    </w:p>
    <w:p w14:paraId="65A93F05" w14:textId="77777777" w:rsidR="003B255C" w:rsidRPr="00F75713" w:rsidRDefault="003B255C" w:rsidP="000F0219">
      <w:pPr>
        <w:pStyle w:val="NoSpacing"/>
        <w:tabs>
          <w:tab w:val="left" w:pos="142"/>
        </w:tabs>
        <w:spacing w:line="480" w:lineRule="auto"/>
        <w:ind w:right="-1"/>
        <w:rPr>
          <w:i/>
          <w:lang w:val="en-GB"/>
        </w:rPr>
      </w:pPr>
      <w:r w:rsidRPr="00F75713">
        <w:rPr>
          <w:i/>
          <w:lang w:val="en-GB"/>
        </w:rPr>
        <w:t>Transient transfection experiments</w:t>
      </w:r>
    </w:p>
    <w:p w14:paraId="533B5871" w14:textId="022DD930" w:rsidR="00391235" w:rsidRPr="001F2171" w:rsidRDefault="003B255C" w:rsidP="001F2171">
      <w:pPr>
        <w:pStyle w:val="NoSpacing"/>
        <w:tabs>
          <w:tab w:val="left" w:pos="142"/>
          <w:tab w:val="left" w:pos="9781"/>
        </w:tabs>
        <w:spacing w:line="480" w:lineRule="auto"/>
        <w:ind w:right="-1"/>
        <w:jc w:val="both"/>
        <w:rPr>
          <w:lang w:val="en-GB"/>
        </w:rPr>
      </w:pPr>
      <w:r w:rsidRPr="00F75713">
        <w:t xml:space="preserve">The G1896A, G1899A, G1896A/G1899A, A1762T/G1764A and A1762T/G1764A/C1766T mutations </w:t>
      </w:r>
      <w:r w:rsidRPr="00F75713">
        <w:rPr>
          <w:lang w:val="en-GB"/>
        </w:rPr>
        <w:t xml:space="preserve">were generated by splice extension mutagenesis using as a template a plasmid (p3.8II) containing a 1.2 genome length of HBV subtype </w:t>
      </w:r>
      <w:r w:rsidRPr="00391235">
        <w:rPr>
          <w:i/>
          <w:lang w:val="en-GB"/>
        </w:rPr>
        <w:t>adr</w:t>
      </w:r>
      <w:r w:rsidRPr="00F75713">
        <w:rPr>
          <w:lang w:val="en-GB"/>
        </w:rPr>
        <w:t xml:space="preserve"> (genotype C)</w:t>
      </w:r>
      <w:r w:rsidR="006069E4">
        <w:rPr>
          <w:lang w:val="en-GB"/>
        </w:rPr>
        <w:fldChar w:fldCharType="begin"/>
      </w:r>
      <w:r w:rsidR="003C6AD3">
        <w:rPr>
          <w:lang w:val="en-GB"/>
        </w:rPr>
        <w:instrText xml:space="preserve"> ADDIN EN.CITE &lt;EndNote&gt;&lt;Cite&gt;&lt;Author&gt;Fu&lt;/Author&gt;&lt;Year&gt;1998&lt;/Year&gt;&lt;RecNum&gt;150&lt;/RecNum&gt;&lt;DisplayText&gt;[31]&lt;/DisplayText&gt;&lt;record&gt;&lt;rec-number&gt;150&lt;/rec-number&gt;&lt;foreign-keys&gt;&lt;key app="EN" db-id="5favf9dd5xs9fmeadrspe2sdtxf95x2pax0v" timestamp="0"&gt;150&lt;/key&gt;&lt;/foreign-keys&gt;&lt;ref-type name="Journal Article"&gt;17&lt;/ref-type&gt;&lt;contributors&gt;&lt;authors&gt;&lt;author&gt;Fu, L.&lt;/author&gt;&lt;author&gt;Cheng, Y. C.&lt;/author&gt;&lt;/authors&gt;&lt;/contributors&gt;&lt;auth-address&gt;Department of Pharmacology, Yale University School of Medicine, New Haven, CT 06520, USA.&lt;/auth-address&gt;&lt;titles&gt;&lt;title&gt;Role of additional mutations outside the YMDD motif of hepatitis B virus polymerase in L(-)SddC (3TC) resistance&lt;/title&gt;&lt;secondary-title&gt;Biochem Pharmacol&lt;/secondary-title&gt;&lt;alt-title&gt;Biochemical pharmacology&lt;/alt-title&gt;&lt;/titles&gt;&lt;pages&gt;1567-72&lt;/pages&gt;&lt;volume&gt;55&lt;/volume&gt;&lt;number&gt;10&lt;/number&gt;&lt;keywords&gt;&lt;keyword&gt;Antiviral Agents/*pharmacology&lt;/keyword&gt;&lt;keyword&gt;Base Sequence&lt;/keyword&gt;&lt;keyword&gt;DNA Primers&lt;/keyword&gt;&lt;keyword&gt;DNA-Directed DNA Polymerase/*genetics&lt;/keyword&gt;&lt;keyword&gt;Drug Resistance, Microbial/genetics&lt;/keyword&gt;&lt;keyword&gt;Hepatitis B virus/*drug effects/enzymology/genetics&lt;/keyword&gt;&lt;keyword&gt;Humans&lt;/keyword&gt;&lt;keyword&gt;Lamivudine/*pharmacology&lt;/keyword&gt;&lt;keyword&gt;Mutagenesis, Site-Directed&lt;/keyword&gt;&lt;keyword&gt;*Mutation&lt;/keyword&gt;&lt;keyword&gt;Tumor Cells, Cultured&lt;/keyword&gt;&lt;/keywords&gt;&lt;dates&gt;&lt;year&gt;1998&lt;/year&gt;&lt;pub-dates&gt;&lt;date&gt;May 15&lt;/date&gt;&lt;/pub-dates&gt;&lt;/dates&gt;&lt;isbn&gt;0006-2952 (Print)&amp;#xD;0006-2952 (Linking)&lt;/isbn&gt;&lt;accession-num&gt;9633992&lt;/accession-num&gt;&lt;urls&gt;&lt;related-urls&gt;&lt;url&gt;http://www.ncbi.nlm.nih.gov/pubmed/9633992&lt;/url&gt;&lt;/related-urls&gt;&lt;/urls&gt;&lt;/record&gt;&lt;/Cite&gt;&lt;/EndNote&gt;</w:instrText>
      </w:r>
      <w:r w:rsidR="006069E4">
        <w:rPr>
          <w:lang w:val="en-GB"/>
        </w:rPr>
        <w:fldChar w:fldCharType="separate"/>
      </w:r>
      <w:r w:rsidR="003C6AD3">
        <w:rPr>
          <w:noProof/>
          <w:lang w:val="en-GB"/>
        </w:rPr>
        <w:t>[31]</w:t>
      </w:r>
      <w:r w:rsidR="006069E4">
        <w:rPr>
          <w:lang w:val="en-GB"/>
        </w:rPr>
        <w:fldChar w:fldCharType="end"/>
      </w:r>
      <w:r w:rsidRPr="00F75713">
        <w:rPr>
          <w:lang w:val="en-GB"/>
        </w:rPr>
        <w:t xml:space="preserve"> in a pBluescript II KS (+) background (Stratagene</w:t>
      </w:r>
      <w:r w:rsidR="00E03218" w:rsidRPr="00F75713">
        <w:rPr>
          <w:lang w:val="en-GB"/>
        </w:rPr>
        <w:t>, CA</w:t>
      </w:r>
      <w:r w:rsidR="00391235">
        <w:rPr>
          <w:lang w:val="en-GB"/>
        </w:rPr>
        <w:t>, USA</w:t>
      </w:r>
      <w:r w:rsidRPr="00F75713">
        <w:rPr>
          <w:lang w:val="en-GB"/>
        </w:rPr>
        <w:t>)</w:t>
      </w:r>
      <w:r w:rsidR="0052005E" w:rsidRPr="00F75713">
        <w:rPr>
          <w:lang w:val="en-GB"/>
        </w:rPr>
        <w:t xml:space="preserve"> (Table 2)</w:t>
      </w:r>
      <w:r w:rsidR="005A59D0" w:rsidRPr="00F75713">
        <w:rPr>
          <w:lang w:val="en-GB"/>
        </w:rPr>
        <w:t xml:space="preserve">. </w:t>
      </w:r>
      <w:r w:rsidR="00391235" w:rsidRPr="00391235">
        <w:t xml:space="preserve">Full-length HBV genomes were amplified from WT or mutant HBV genomes according to the method described by Günther, using the P1 sense (HBV positions: nt1821-1841) and P2 antisense primers (HBV positions: nt1823-1806) modified to contain the </w:t>
      </w:r>
      <w:r w:rsidR="00391235" w:rsidRPr="00391235">
        <w:rPr>
          <w:i/>
          <w:iCs/>
        </w:rPr>
        <w:t>HindIII/SapI</w:t>
      </w:r>
      <w:r w:rsidR="00391235" w:rsidRPr="00391235">
        <w:t xml:space="preserve"> sites and the </w:t>
      </w:r>
      <w:r w:rsidR="00391235" w:rsidRPr="00391235">
        <w:rPr>
          <w:i/>
          <w:iCs/>
        </w:rPr>
        <w:t>SacI/SapI</w:t>
      </w:r>
      <w:r w:rsidR="00391235" w:rsidRPr="00391235">
        <w:t xml:space="preserve"> sites, re</w:t>
      </w:r>
      <w:r w:rsidR="00391235">
        <w:t>spectively (Table 2</w:t>
      </w:r>
      <w:r w:rsidR="00391235" w:rsidRPr="00391235">
        <w:t>)</w:t>
      </w:r>
      <w:r w:rsidR="005A59D0" w:rsidRPr="00F75713">
        <w:fldChar w:fldCharType="begin"/>
      </w:r>
      <w:r w:rsidR="003C6AD3">
        <w:instrText xml:space="preserve"> ADDIN EN.CITE &lt;EndNote&gt;&lt;Cite&gt;&lt;Author&gt;Gunther&lt;/Author&gt;&lt;Year&gt;1995&lt;/Year&gt;&lt;RecNum&gt;141&lt;/RecNum&gt;&lt;DisplayText&gt;[32]&lt;/DisplayText&gt;&lt;record&gt;&lt;rec-number&gt;141&lt;/rec-number&gt;&lt;foreign-keys&gt;&lt;key app="EN" db-id="5favf9dd5xs9fmeadrspe2sdtxf95x2pax0v" timestamp="0"&gt;141&lt;/key&gt;&lt;/foreign-keys&gt;&lt;ref-type name="Journal Article"&gt;17&lt;/ref-type&gt;&lt;contributors&gt;&lt;authors&gt;&lt;author&gt;Gunther, S.&lt;/author&gt;&lt;author&gt;Li, B. C.&lt;/author&gt;&lt;author&gt;Miska, S.&lt;/author&gt;&lt;author&gt;Kruger, D. H.&lt;/author&gt;&lt;author&gt;Meisel, H.&lt;/author&gt;&lt;author&gt;Will, H.&lt;/author&gt;&lt;/authors&gt;&lt;/contributors&gt;&lt;auth-address&gt;Heinrich-Pette-Institut fur Experimentelle Virologie und Immunologie, Hamburg, Federal Republic of Germany.&lt;/auth-address&gt;&lt;titles&gt;&lt;title&gt;A novel method for efficient amplification of whole hepatitis B virus genomes permits rapid functional analysis and reveals deletion mutants in immunosuppressed patients&lt;/title&gt;&lt;secondary-title&gt;J Virol&lt;/secondary-title&gt;&lt;alt-title&gt;Journal of virology&lt;/alt-title&gt;&lt;/titles&gt;&lt;pages&gt;5437-44&lt;/pages&gt;&lt;volume&gt;69&lt;/volume&gt;&lt;number&gt;9&lt;/number&gt;&lt;keywords&gt;&lt;keyword&gt;Base Sequence&lt;/keyword&gt;&lt;keyword&gt;DNA Primers&lt;/keyword&gt;&lt;keyword&gt;*DNA Transposable Elements&lt;/keyword&gt;&lt;keyword&gt;DNA, Viral/biosynthesis/genetics&lt;/keyword&gt;&lt;keyword&gt;*Gene Deletion&lt;/keyword&gt;&lt;keyword&gt;*Genome, Viral&lt;/keyword&gt;&lt;keyword&gt;Hepatitis B/*immunology&lt;/keyword&gt;&lt;keyword&gt;Hepatitis B virus/*genetics/immunology/isolation &amp;amp; purification&lt;/keyword&gt;&lt;keyword&gt;Humans&lt;/keyword&gt;&lt;keyword&gt;Immunosuppression&lt;/keyword&gt;&lt;keyword&gt;Kidney Transplantation/immunology&lt;/keyword&gt;&lt;keyword&gt;Molecular Sequence Data&lt;/keyword&gt;&lt;keyword&gt;*Polymerase Chain Reaction&lt;/keyword&gt;&lt;keyword&gt;Virion/genetics/immunology/isolation &amp;amp; purification&lt;/keyword&gt;&lt;/keywords&gt;&lt;dates&gt;&lt;year&gt;1995&lt;/year&gt;&lt;pub-dates&gt;&lt;date&gt;Sep&lt;/date&gt;&lt;/pub-dates&gt;&lt;/dates&gt;&lt;isbn&gt;0022-538X (Print)&amp;#xD;0022-538X (Linking)&lt;/isbn&gt;&lt;accession-num&gt;7636989&lt;/accession-num&gt;&lt;urls&gt;&lt;related-urls&gt;&lt;url&gt;http://www.ncbi.nlm.nih.gov/pubmed/7636989&lt;/url&gt;&lt;/related-urls&gt;&lt;/urls&gt;&lt;custom2&gt;189390&lt;/custom2&gt;&lt;/record&gt;&lt;/Cite&gt;&lt;/EndNote&gt;</w:instrText>
      </w:r>
      <w:r w:rsidR="005A59D0" w:rsidRPr="00F75713">
        <w:fldChar w:fldCharType="separate"/>
      </w:r>
      <w:r w:rsidR="003C6AD3">
        <w:rPr>
          <w:noProof/>
        </w:rPr>
        <w:t>[32]</w:t>
      </w:r>
      <w:r w:rsidR="005A59D0" w:rsidRPr="00F75713">
        <w:fldChar w:fldCharType="end"/>
      </w:r>
      <w:r w:rsidRPr="00F75713">
        <w:rPr>
          <w:lang w:val="en-GB"/>
        </w:rPr>
        <w:t xml:space="preserve">. </w:t>
      </w:r>
      <w:r w:rsidR="001F2171" w:rsidRPr="00391235">
        <w:t>Polymerase chain reactions (PCR) were performed using the FastStart High Fidelity PCR System (Roche Applied Science, Germany) according to the manufacturer's instructions.</w:t>
      </w:r>
      <w:r w:rsidR="001F2171">
        <w:t xml:space="preserve"> </w:t>
      </w:r>
      <w:r w:rsidRPr="00F75713">
        <w:rPr>
          <w:lang w:val="en-GB"/>
        </w:rPr>
        <w:t>Each of the 3.2kb amplified HBV fragments were purified from agarose gels using the GeneJET Gel Extraction Kit (Thermo Scientific, Life Science Research</w:t>
      </w:r>
      <w:r w:rsidR="004E337B" w:rsidRPr="00F75713">
        <w:rPr>
          <w:lang w:val="en-GB"/>
        </w:rPr>
        <w:t xml:space="preserve">, </w:t>
      </w:r>
      <w:r w:rsidR="004E337B" w:rsidRPr="00F75713">
        <w:rPr>
          <w:lang w:val="it-IT"/>
        </w:rPr>
        <w:t>Lutterworth, UK</w:t>
      </w:r>
      <w:r w:rsidRPr="00F75713">
        <w:rPr>
          <w:lang w:val="en-GB"/>
        </w:rPr>
        <w:t>) and were cloned into a pCRII TA-vector (Invitrogen, Pa</w:t>
      </w:r>
      <w:r w:rsidR="00AD1FBF" w:rsidRPr="00F75713">
        <w:rPr>
          <w:lang w:val="en-GB"/>
        </w:rPr>
        <w:t>i</w:t>
      </w:r>
      <w:r w:rsidRPr="00F75713">
        <w:rPr>
          <w:lang w:val="en-GB"/>
        </w:rPr>
        <w:t xml:space="preserve">sley, UK). </w:t>
      </w:r>
      <w:r w:rsidR="001F2171" w:rsidRPr="00F75713">
        <w:rPr>
          <w:lang w:val="en-GB"/>
        </w:rPr>
        <w:t>All constructs were sequenced to confirm the presence of the mutations and to ensure that no additional mutations were introduced</w:t>
      </w:r>
      <w:r w:rsidR="00B9717D">
        <w:rPr>
          <w:lang w:val="en-GB"/>
        </w:rPr>
        <w:t xml:space="preserve"> in the process. </w:t>
      </w:r>
    </w:p>
    <w:p w14:paraId="0ED4BDFA" w14:textId="6E926544" w:rsidR="00267A78" w:rsidRPr="00F75713" w:rsidRDefault="003B255C" w:rsidP="000F0219">
      <w:pPr>
        <w:pStyle w:val="Body"/>
        <w:tabs>
          <w:tab w:val="left" w:pos="142"/>
        </w:tabs>
        <w:spacing w:line="480" w:lineRule="auto"/>
        <w:ind w:right="-1"/>
        <w:jc w:val="both"/>
        <w:rPr>
          <w:rFonts w:ascii="Times New Roman" w:hAnsi="Times New Roman" w:cs="Times New Roman"/>
          <w:sz w:val="24"/>
          <w:szCs w:val="24"/>
          <w:lang w:val="en-GB"/>
        </w:rPr>
      </w:pPr>
      <w:r w:rsidRPr="00F75713">
        <w:rPr>
          <w:rFonts w:ascii="Times New Roman" w:hAnsi="Times New Roman" w:cs="Times New Roman"/>
          <w:sz w:val="24"/>
          <w:szCs w:val="24"/>
          <w:lang w:val="en-GB"/>
        </w:rPr>
        <w:t xml:space="preserve">Linear HBV monomers were released by </w:t>
      </w:r>
      <w:r w:rsidRPr="00391235">
        <w:rPr>
          <w:rFonts w:ascii="Times New Roman" w:hAnsi="Times New Roman" w:cs="Times New Roman"/>
          <w:i/>
          <w:sz w:val="24"/>
          <w:szCs w:val="24"/>
          <w:lang w:val="en-GB"/>
        </w:rPr>
        <w:t>SapI</w:t>
      </w:r>
      <w:r w:rsidRPr="00F75713">
        <w:rPr>
          <w:rFonts w:ascii="Times New Roman" w:hAnsi="Times New Roman" w:cs="Times New Roman"/>
          <w:sz w:val="24"/>
          <w:szCs w:val="24"/>
          <w:lang w:val="en-GB"/>
        </w:rPr>
        <w:t xml:space="preserve"> restriction digestion (New England Biolabs, Beverly, MA), gel purified, and then used for transient transfection of HepG2 by lipofection. HepG2 cells were maintained in Dulbecco's minimal essential medium supplemented with 10% fetal bovine serum, 2mM L-Glutamine, 100IU penicillin ml</w:t>
      </w:r>
      <w:r w:rsidRPr="00F75713">
        <w:rPr>
          <w:rFonts w:ascii="Times New Roman" w:hAnsi="Times New Roman" w:cs="Times New Roman"/>
          <w:sz w:val="24"/>
          <w:szCs w:val="24"/>
          <w:vertAlign w:val="superscript"/>
          <w:lang w:val="en-GB"/>
        </w:rPr>
        <w:t xml:space="preserve">-1 </w:t>
      </w:r>
      <w:r w:rsidRPr="00F75713">
        <w:rPr>
          <w:rFonts w:ascii="Times New Roman" w:hAnsi="Times New Roman" w:cs="Times New Roman"/>
          <w:sz w:val="24"/>
          <w:szCs w:val="24"/>
          <w:lang w:val="en-GB"/>
        </w:rPr>
        <w:t>and 100ug streptomycin ml</w:t>
      </w:r>
      <w:r w:rsidRPr="00F75713">
        <w:rPr>
          <w:rFonts w:ascii="Times New Roman" w:hAnsi="Times New Roman" w:cs="Times New Roman"/>
          <w:sz w:val="24"/>
          <w:szCs w:val="24"/>
          <w:vertAlign w:val="superscript"/>
          <w:lang w:val="en-GB"/>
        </w:rPr>
        <w:t>-1</w:t>
      </w:r>
      <w:r w:rsidRPr="00F75713">
        <w:rPr>
          <w:rFonts w:ascii="Times New Roman" w:hAnsi="Times New Roman" w:cs="Times New Roman"/>
          <w:sz w:val="24"/>
          <w:szCs w:val="24"/>
          <w:lang w:val="en-GB"/>
        </w:rPr>
        <w:t xml:space="preserve">. </w:t>
      </w:r>
      <w:r w:rsidR="00391235">
        <w:rPr>
          <w:rFonts w:ascii="Times New Roman" w:hAnsi="Times New Roman" w:cs="Times New Roman"/>
          <w:sz w:val="24"/>
          <w:szCs w:val="24"/>
          <w:lang w:val="en-GB"/>
        </w:rPr>
        <w:t>Cells</w:t>
      </w:r>
      <w:r w:rsidRPr="00F75713">
        <w:rPr>
          <w:rFonts w:ascii="Times New Roman" w:hAnsi="Times New Roman" w:cs="Times New Roman"/>
          <w:sz w:val="24"/>
          <w:szCs w:val="24"/>
          <w:lang w:val="en-GB"/>
        </w:rPr>
        <w:t xml:space="preserve"> were seeded at a density of 4x10</w:t>
      </w:r>
      <w:r w:rsidRPr="00F75713">
        <w:rPr>
          <w:rFonts w:ascii="Times New Roman" w:hAnsi="Times New Roman" w:cs="Times New Roman"/>
          <w:sz w:val="24"/>
          <w:szCs w:val="24"/>
          <w:vertAlign w:val="superscript"/>
          <w:lang w:val="en-GB"/>
        </w:rPr>
        <w:t>5</w:t>
      </w:r>
      <w:r w:rsidRPr="00F75713">
        <w:rPr>
          <w:rFonts w:ascii="Times New Roman" w:hAnsi="Times New Roman" w:cs="Times New Roman"/>
          <w:sz w:val="24"/>
          <w:szCs w:val="24"/>
          <w:lang w:val="en-GB"/>
        </w:rPr>
        <w:t xml:space="preserve"> cells in 60mm diameter dishes (Corning</w:t>
      </w:r>
      <w:r w:rsidR="00267A78" w:rsidRPr="00F75713">
        <w:rPr>
          <w:rFonts w:ascii="Times New Roman" w:hAnsi="Times New Roman" w:cs="Times New Roman"/>
          <w:sz w:val="24"/>
          <w:szCs w:val="24"/>
          <w:lang w:val="en-GB"/>
        </w:rPr>
        <w:t xml:space="preserve">, </w:t>
      </w:r>
      <w:r w:rsidR="00267A78" w:rsidRPr="00F75713">
        <w:rPr>
          <w:rFonts w:ascii="Times New Roman" w:hAnsi="Times New Roman" w:cs="Times New Roman"/>
          <w:sz w:val="24"/>
          <w:szCs w:val="24"/>
          <w:lang w:val="it-IT"/>
        </w:rPr>
        <w:t>Flintshire, UK</w:t>
      </w:r>
      <w:r w:rsidRPr="00F75713">
        <w:rPr>
          <w:rFonts w:ascii="Times New Roman" w:hAnsi="Times New Roman" w:cs="Times New Roman"/>
          <w:sz w:val="24"/>
          <w:szCs w:val="24"/>
          <w:lang w:val="en-GB"/>
        </w:rPr>
        <w:t xml:space="preserve">) and </w:t>
      </w:r>
      <w:r w:rsidR="00AD1FBF" w:rsidRPr="00F75713">
        <w:rPr>
          <w:rFonts w:ascii="Times New Roman" w:hAnsi="Times New Roman" w:cs="Times New Roman"/>
          <w:sz w:val="24"/>
          <w:szCs w:val="24"/>
          <w:lang w:val="en-GB"/>
        </w:rPr>
        <w:t>the following day were transfected with</w:t>
      </w:r>
      <w:r w:rsidRPr="00F75713">
        <w:rPr>
          <w:rFonts w:ascii="Times New Roman" w:hAnsi="Times New Roman" w:cs="Times New Roman"/>
          <w:sz w:val="24"/>
          <w:szCs w:val="24"/>
          <w:lang w:val="en-GB"/>
        </w:rPr>
        <w:t xml:space="preserve"> 500ng HBV linear monomers </w:t>
      </w:r>
      <w:r w:rsidR="00AD1FBF" w:rsidRPr="00F75713">
        <w:rPr>
          <w:rFonts w:ascii="Times New Roman" w:hAnsi="Times New Roman" w:cs="Times New Roman"/>
          <w:sz w:val="24"/>
          <w:szCs w:val="24"/>
          <w:lang w:val="en-GB"/>
        </w:rPr>
        <w:t>using</w:t>
      </w:r>
      <w:r w:rsidRPr="00F75713">
        <w:rPr>
          <w:rFonts w:ascii="Times New Roman" w:hAnsi="Times New Roman" w:cs="Times New Roman"/>
          <w:sz w:val="24"/>
          <w:szCs w:val="24"/>
          <w:lang w:val="en-GB"/>
        </w:rPr>
        <w:t xml:space="preserve"> Lipofectamine Plus (Invitrogen) </w:t>
      </w:r>
      <w:r w:rsidR="00AD1FBF" w:rsidRPr="00F75713">
        <w:rPr>
          <w:rFonts w:ascii="Times New Roman" w:hAnsi="Times New Roman" w:cs="Times New Roman"/>
          <w:sz w:val="24"/>
          <w:szCs w:val="24"/>
          <w:lang w:val="en-GB"/>
        </w:rPr>
        <w:t>according to manufacturer’s instructions</w:t>
      </w:r>
      <w:r w:rsidRPr="00F75713">
        <w:rPr>
          <w:rFonts w:ascii="Times New Roman" w:hAnsi="Times New Roman" w:cs="Times New Roman"/>
          <w:sz w:val="24"/>
          <w:szCs w:val="24"/>
          <w:lang w:val="en-GB"/>
        </w:rPr>
        <w:t xml:space="preserve">. The culture medium was changed 24hours after transfection, and cells were harvested </w:t>
      </w:r>
      <w:r w:rsidR="00AD1FBF" w:rsidRPr="00F75713">
        <w:rPr>
          <w:rFonts w:ascii="Times New Roman" w:hAnsi="Times New Roman" w:cs="Times New Roman"/>
          <w:sz w:val="24"/>
          <w:szCs w:val="24"/>
          <w:lang w:val="en-GB"/>
        </w:rPr>
        <w:t xml:space="preserve">at </w:t>
      </w:r>
      <w:r w:rsidRPr="00F75713">
        <w:rPr>
          <w:rFonts w:ascii="Times New Roman" w:hAnsi="Times New Roman" w:cs="Times New Roman"/>
          <w:sz w:val="24"/>
          <w:szCs w:val="24"/>
          <w:lang w:val="en-GB"/>
        </w:rPr>
        <w:t>48 and 72h</w:t>
      </w:r>
      <w:r w:rsidR="00AD1FBF" w:rsidRPr="00F75713">
        <w:rPr>
          <w:rFonts w:ascii="Times New Roman" w:hAnsi="Times New Roman" w:cs="Times New Roman"/>
          <w:sz w:val="24"/>
          <w:szCs w:val="24"/>
          <w:lang w:val="en-GB"/>
        </w:rPr>
        <w:t>rs</w:t>
      </w:r>
      <w:r w:rsidRPr="00F75713">
        <w:rPr>
          <w:rFonts w:ascii="Times New Roman" w:hAnsi="Times New Roman" w:cs="Times New Roman"/>
          <w:sz w:val="24"/>
          <w:szCs w:val="24"/>
          <w:lang w:val="en-GB"/>
        </w:rPr>
        <w:t xml:space="preserve">. </w:t>
      </w:r>
    </w:p>
    <w:p w14:paraId="7EA4B12B" w14:textId="2446A489" w:rsidR="003B255C" w:rsidRPr="00F75713" w:rsidRDefault="00376988" w:rsidP="00376988">
      <w:pPr>
        <w:pStyle w:val="Body"/>
        <w:tabs>
          <w:tab w:val="left" w:pos="142"/>
        </w:tabs>
        <w:spacing w:line="480" w:lineRule="auto"/>
        <w:ind w:right="-1"/>
        <w:jc w:val="both"/>
        <w:rPr>
          <w:rFonts w:ascii="Times New Roman" w:hAnsi="Times New Roman" w:cs="Times New Roman"/>
          <w:sz w:val="24"/>
          <w:szCs w:val="24"/>
          <w:lang w:val="en-GB"/>
        </w:rPr>
      </w:pPr>
      <w:r w:rsidRPr="00F75713">
        <w:rPr>
          <w:rFonts w:ascii="Times New Roman" w:hAnsi="Times New Roman" w:cs="Times New Roman"/>
          <w:sz w:val="24"/>
          <w:szCs w:val="24"/>
          <w:lang w:val="en-GB"/>
        </w:rPr>
        <w:t xml:space="preserve">All transfections included 1μg of reporter plasmid expressing a green fluorescent protein (GFP) to monitor transfection efficiency by fluorescence-activated cell sorting (FACS) analysis and ranged 43-50% while </w:t>
      </w:r>
      <w:r w:rsidR="00AD1FBF" w:rsidRPr="00F75713">
        <w:rPr>
          <w:rFonts w:ascii="Times New Roman" w:hAnsi="Times New Roman" w:cs="Times New Roman"/>
          <w:sz w:val="24"/>
          <w:szCs w:val="24"/>
          <w:lang w:val="en-GB"/>
        </w:rPr>
        <w:t>the empty pUC19 vector used</w:t>
      </w:r>
      <w:r w:rsidR="003B255C" w:rsidRPr="00F75713">
        <w:rPr>
          <w:rFonts w:ascii="Times New Roman" w:hAnsi="Times New Roman" w:cs="Times New Roman"/>
          <w:sz w:val="24"/>
          <w:szCs w:val="24"/>
          <w:lang w:val="en-GB"/>
        </w:rPr>
        <w:t xml:space="preserve"> as a negative control.   </w:t>
      </w:r>
    </w:p>
    <w:p w14:paraId="6C4538E7" w14:textId="1A20A66C" w:rsidR="00813F4A" w:rsidRPr="00813F4A" w:rsidRDefault="00813F4A" w:rsidP="000F0219">
      <w:pPr>
        <w:pStyle w:val="Body"/>
        <w:tabs>
          <w:tab w:val="left" w:pos="142"/>
        </w:tabs>
        <w:spacing w:line="480" w:lineRule="auto"/>
        <w:ind w:right="-1"/>
        <w:jc w:val="both"/>
        <w:rPr>
          <w:rFonts w:ascii="Times New Roman" w:hAnsi="Times New Roman" w:cs="Times New Roman"/>
          <w:b/>
          <w:color w:val="auto"/>
          <w:sz w:val="24"/>
          <w:szCs w:val="24"/>
          <w:lang w:val="en-GB"/>
        </w:rPr>
      </w:pPr>
      <w:r w:rsidRPr="00813F4A">
        <w:rPr>
          <w:rFonts w:ascii="Times New Roman" w:hAnsi="Times New Roman" w:cs="Times New Roman"/>
          <w:b/>
          <w:color w:val="auto"/>
          <w:sz w:val="24"/>
          <w:szCs w:val="24"/>
          <w:lang w:val="en-GB"/>
        </w:rPr>
        <w:t xml:space="preserve">RNA </w:t>
      </w:r>
      <w:r>
        <w:rPr>
          <w:rFonts w:ascii="Times New Roman" w:hAnsi="Times New Roman" w:cs="Times New Roman"/>
          <w:b/>
          <w:color w:val="auto"/>
          <w:sz w:val="24"/>
          <w:szCs w:val="24"/>
          <w:lang w:val="en-GB"/>
        </w:rPr>
        <w:t>quantification</w:t>
      </w:r>
    </w:p>
    <w:p w14:paraId="1F6BB7D1" w14:textId="77777777" w:rsidR="00813F4A" w:rsidRPr="00A07140" w:rsidRDefault="00813F4A" w:rsidP="000F0219">
      <w:pPr>
        <w:pStyle w:val="Body"/>
        <w:tabs>
          <w:tab w:val="left" w:pos="142"/>
        </w:tabs>
        <w:spacing w:line="480" w:lineRule="auto"/>
        <w:ind w:right="-1"/>
        <w:jc w:val="both"/>
        <w:rPr>
          <w:rFonts w:ascii="Times New Roman" w:hAnsi="Times New Roman" w:cs="Times New Roman"/>
          <w:i/>
          <w:color w:val="auto"/>
          <w:sz w:val="24"/>
          <w:szCs w:val="24"/>
          <w:lang w:val="en-GB"/>
        </w:rPr>
      </w:pPr>
      <w:r w:rsidRPr="00A07140">
        <w:rPr>
          <w:rFonts w:ascii="Times New Roman" w:hAnsi="Times New Roman" w:cs="Times New Roman"/>
          <w:i/>
          <w:color w:val="auto"/>
          <w:sz w:val="24"/>
          <w:szCs w:val="24"/>
          <w:lang w:val="en-GB"/>
        </w:rPr>
        <w:t>Northern Blot analysis</w:t>
      </w:r>
    </w:p>
    <w:p w14:paraId="2ABEA13A" w14:textId="027780A1" w:rsidR="00813F4A" w:rsidRPr="00A07140" w:rsidRDefault="00813F4A" w:rsidP="000F0219">
      <w:pPr>
        <w:pStyle w:val="Body"/>
        <w:tabs>
          <w:tab w:val="left" w:pos="142"/>
        </w:tabs>
        <w:spacing w:line="480" w:lineRule="auto"/>
        <w:ind w:right="-1"/>
        <w:jc w:val="both"/>
        <w:rPr>
          <w:rFonts w:ascii="Times New Roman" w:hAnsi="Times New Roman" w:cs="Times New Roman"/>
          <w:color w:val="auto"/>
          <w:sz w:val="24"/>
          <w:szCs w:val="24"/>
          <w:lang w:val="en-GB"/>
        </w:rPr>
      </w:pPr>
      <w:r w:rsidRPr="00A07140">
        <w:rPr>
          <w:rFonts w:ascii="Times New Roman" w:hAnsi="Times New Roman" w:cs="Times New Roman"/>
          <w:color w:val="auto"/>
          <w:sz w:val="24"/>
          <w:szCs w:val="24"/>
          <w:lang w:val="en-GB"/>
        </w:rPr>
        <w:t xml:space="preserve">For Northern blot analysis, 10μg of total RNA per sample was separated on a 1% formaldehyde-agarose gel and blotted onto a Zeta-Probe GT membrane (BioRad, Bio-Rad Laboratories, Hercules, CA). Radioactive probes were prepared by random priming, using either full-length HBV DNA or 18S cDNA template and </w:t>
      </w:r>
      <w:r w:rsidRPr="00A07140">
        <w:rPr>
          <w:rFonts w:ascii="Times New Roman" w:hAnsi="Times New Roman" w:cs="Times New Roman"/>
          <w:color w:val="auto"/>
          <w:sz w:val="24"/>
          <w:szCs w:val="24"/>
          <w:vertAlign w:val="superscript"/>
          <w:lang w:val="en-GB"/>
        </w:rPr>
        <w:t>32</w:t>
      </w:r>
      <w:r w:rsidRPr="00A07140">
        <w:rPr>
          <w:rFonts w:ascii="Times New Roman" w:hAnsi="Times New Roman" w:cs="Times New Roman"/>
          <w:color w:val="auto"/>
          <w:sz w:val="24"/>
          <w:szCs w:val="24"/>
          <w:lang w:val="en-GB"/>
        </w:rPr>
        <w:t>P labelled αdCTP (Amersham). After hybridization the membrane was washed and exposed to X-Omat film (Kodak, Rochester, NY) at -80</w:t>
      </w:r>
      <w:r w:rsidRPr="00A07140">
        <w:rPr>
          <w:rFonts w:ascii="Times New Roman" w:hAnsi="Times New Roman" w:cs="Times New Roman"/>
          <w:color w:val="auto"/>
          <w:sz w:val="24"/>
          <w:szCs w:val="24"/>
          <w:vertAlign w:val="superscript"/>
          <w:lang w:val="en-GB"/>
        </w:rPr>
        <w:t>o</w:t>
      </w:r>
      <w:r w:rsidRPr="00A07140">
        <w:rPr>
          <w:rFonts w:ascii="Times New Roman" w:hAnsi="Times New Roman" w:cs="Times New Roman"/>
          <w:color w:val="auto"/>
          <w:sz w:val="24"/>
          <w:szCs w:val="24"/>
          <w:lang w:val="en-GB"/>
        </w:rPr>
        <w:t>C.</w:t>
      </w:r>
    </w:p>
    <w:p w14:paraId="35D73513" w14:textId="77777777" w:rsidR="00813F4A" w:rsidRPr="00813F4A" w:rsidRDefault="00813F4A" w:rsidP="00813F4A">
      <w:pPr>
        <w:pStyle w:val="Body"/>
        <w:tabs>
          <w:tab w:val="left" w:pos="142"/>
        </w:tabs>
        <w:spacing w:line="480" w:lineRule="auto"/>
        <w:ind w:right="-1"/>
        <w:rPr>
          <w:rFonts w:ascii="Times New Roman" w:hAnsi="Times New Roman" w:cs="Times New Roman"/>
          <w:i/>
          <w:sz w:val="24"/>
          <w:szCs w:val="24"/>
          <w:lang w:val="en-GB"/>
        </w:rPr>
      </w:pPr>
      <w:r w:rsidRPr="00813F4A">
        <w:rPr>
          <w:rFonts w:ascii="Times New Roman" w:hAnsi="Times New Roman" w:cs="Times New Roman"/>
          <w:i/>
          <w:sz w:val="24"/>
          <w:szCs w:val="24"/>
          <w:lang w:val="en-GB"/>
        </w:rPr>
        <w:t>Relative quantification by Real Time PCR</w:t>
      </w:r>
    </w:p>
    <w:p w14:paraId="0E1F46CA" w14:textId="77777777" w:rsidR="006B794D" w:rsidRDefault="003B255C" w:rsidP="000F0219">
      <w:pPr>
        <w:pStyle w:val="Body"/>
        <w:tabs>
          <w:tab w:val="left" w:pos="142"/>
        </w:tabs>
        <w:spacing w:line="480" w:lineRule="auto"/>
        <w:ind w:right="-1"/>
        <w:jc w:val="both"/>
        <w:rPr>
          <w:rFonts w:ascii="Times New Roman" w:eastAsia="Helvetica" w:hAnsi="Times New Roman" w:cs="Times New Roman"/>
          <w:sz w:val="24"/>
          <w:szCs w:val="24"/>
          <w:lang w:val="en-GB"/>
        </w:rPr>
      </w:pPr>
      <w:r w:rsidRPr="00F75713">
        <w:rPr>
          <w:rFonts w:ascii="Times New Roman" w:hAnsi="Times New Roman" w:cs="Times New Roman"/>
          <w:sz w:val="24"/>
          <w:szCs w:val="24"/>
          <w:lang w:val="en-GB"/>
        </w:rPr>
        <w:t xml:space="preserve">Total RNA was extracted from HepG2 cells 48 hours after transfection with </w:t>
      </w:r>
      <w:r w:rsidRPr="00F75713">
        <w:rPr>
          <w:rFonts w:ascii="Times New Roman" w:hAnsi="Times New Roman" w:cs="Times New Roman"/>
          <w:i/>
          <w:sz w:val="24"/>
          <w:szCs w:val="24"/>
          <w:lang w:val="en-GB"/>
        </w:rPr>
        <w:t>SapI</w:t>
      </w:r>
      <w:r w:rsidRPr="00F75713">
        <w:rPr>
          <w:rFonts w:ascii="Times New Roman" w:hAnsi="Times New Roman" w:cs="Times New Roman"/>
          <w:sz w:val="24"/>
          <w:szCs w:val="24"/>
          <w:lang w:val="en-GB"/>
        </w:rPr>
        <w:t>-digested HBV DNA monomers and liver biopsies using Trizol reagent (Invitrogen) as recommended by the manufacturer. The RNA samples were treated with DNase (Qiagen</w:t>
      </w:r>
      <w:r w:rsidR="0080411F" w:rsidRPr="00F75713">
        <w:rPr>
          <w:rFonts w:ascii="Times New Roman" w:hAnsi="Times New Roman" w:cs="Times New Roman"/>
          <w:sz w:val="24"/>
          <w:szCs w:val="24"/>
          <w:lang w:val="en-GB"/>
        </w:rPr>
        <w:t xml:space="preserve">, </w:t>
      </w:r>
      <w:r w:rsidR="0080411F" w:rsidRPr="00F75713">
        <w:rPr>
          <w:rFonts w:ascii="Times New Roman" w:hAnsi="Times New Roman" w:cs="Times New Roman"/>
          <w:sz w:val="24"/>
          <w:szCs w:val="24"/>
          <w:lang w:val="it-IT"/>
        </w:rPr>
        <w:t>Crawley, UK</w:t>
      </w:r>
      <w:r w:rsidRPr="00F75713">
        <w:rPr>
          <w:rFonts w:ascii="Times New Roman" w:hAnsi="Times New Roman" w:cs="Times New Roman"/>
          <w:sz w:val="24"/>
          <w:szCs w:val="24"/>
          <w:lang w:val="en-GB"/>
        </w:rPr>
        <w:t>) for 10 min at 25</w:t>
      </w:r>
      <w:r w:rsidRPr="00F75713">
        <w:rPr>
          <w:rFonts w:ascii="Times New Roman" w:hAnsi="Times New Roman" w:cs="Times New Roman"/>
          <w:sz w:val="24"/>
          <w:szCs w:val="24"/>
          <w:vertAlign w:val="superscript"/>
          <w:lang w:val="en-GB"/>
        </w:rPr>
        <w:t>o</w:t>
      </w:r>
      <w:r w:rsidRPr="00F75713">
        <w:rPr>
          <w:rFonts w:ascii="Times New Roman" w:hAnsi="Times New Roman" w:cs="Times New Roman"/>
          <w:sz w:val="24"/>
          <w:szCs w:val="24"/>
          <w:lang w:val="en-GB"/>
        </w:rPr>
        <w:t>C and were then purified using the RNeasy mini kit (Qiagen). RNA integrity was confirmed by agarose gel electrophoresis under UV, RNA concentrations were monitored by using the nanodrop and samples were stored at -80</w:t>
      </w:r>
      <w:r w:rsidRPr="00F75713">
        <w:rPr>
          <w:rFonts w:ascii="Times New Roman" w:hAnsi="Times New Roman" w:cs="Times New Roman"/>
          <w:sz w:val="24"/>
          <w:szCs w:val="24"/>
          <w:vertAlign w:val="superscript"/>
          <w:lang w:val="en-GB"/>
        </w:rPr>
        <w:t>o</w:t>
      </w:r>
      <w:r w:rsidRPr="00F75713">
        <w:rPr>
          <w:rFonts w:ascii="Times New Roman" w:hAnsi="Times New Roman" w:cs="Times New Roman"/>
          <w:sz w:val="24"/>
          <w:szCs w:val="24"/>
          <w:lang w:val="en-GB"/>
        </w:rPr>
        <w:t>C until further use.</w:t>
      </w:r>
    </w:p>
    <w:p w14:paraId="263D1861" w14:textId="60EB6522" w:rsidR="003B255C" w:rsidRPr="006B794D" w:rsidRDefault="003B255C" w:rsidP="000F0219">
      <w:pPr>
        <w:pStyle w:val="Body"/>
        <w:tabs>
          <w:tab w:val="left" w:pos="142"/>
        </w:tabs>
        <w:spacing w:line="480" w:lineRule="auto"/>
        <w:ind w:right="-1"/>
        <w:jc w:val="both"/>
        <w:rPr>
          <w:rFonts w:ascii="Times New Roman" w:eastAsia="Helvetica" w:hAnsi="Times New Roman" w:cs="Times New Roman"/>
          <w:sz w:val="24"/>
          <w:szCs w:val="24"/>
          <w:lang w:val="en-GB"/>
        </w:rPr>
      </w:pPr>
      <w:r w:rsidRPr="00F75713">
        <w:rPr>
          <w:rFonts w:ascii="Times New Roman" w:hAnsi="Times New Roman" w:cs="Times New Roman"/>
          <w:sz w:val="24"/>
          <w:szCs w:val="24"/>
          <w:lang w:val="en-GB"/>
        </w:rPr>
        <w:t>Two micrograms RNA from each transfection and 500ng RNA from each liver biopsy were reversed transcribed in 20ul reactions using the RT</w:t>
      </w:r>
      <w:r w:rsidRPr="00F75713">
        <w:rPr>
          <w:rFonts w:ascii="Times New Roman" w:hAnsi="Times New Roman" w:cs="Times New Roman"/>
          <w:sz w:val="24"/>
          <w:szCs w:val="24"/>
          <w:vertAlign w:val="superscript"/>
          <w:lang w:val="en-GB"/>
        </w:rPr>
        <w:t>2</w:t>
      </w:r>
      <w:r w:rsidRPr="00F75713">
        <w:rPr>
          <w:rFonts w:ascii="Times New Roman" w:hAnsi="Times New Roman" w:cs="Times New Roman"/>
          <w:sz w:val="24"/>
          <w:szCs w:val="24"/>
          <w:lang w:val="en-GB"/>
        </w:rPr>
        <w:t xml:space="preserve"> First Strand kit (Qiagen). There were three biological replicates in each group for each transfection experiment and duplicates for each liver biopsy samples. The resulting cDNA samples were stored at -80</w:t>
      </w:r>
      <w:r w:rsidRPr="00F75713">
        <w:rPr>
          <w:rFonts w:ascii="Times New Roman" w:hAnsi="Times New Roman" w:cs="Times New Roman"/>
          <w:sz w:val="24"/>
          <w:szCs w:val="24"/>
          <w:vertAlign w:val="superscript"/>
          <w:lang w:val="en-GB"/>
        </w:rPr>
        <w:t>o</w:t>
      </w:r>
      <w:r w:rsidRPr="00F75713">
        <w:rPr>
          <w:rFonts w:ascii="Times New Roman" w:hAnsi="Times New Roman" w:cs="Times New Roman"/>
          <w:sz w:val="24"/>
          <w:szCs w:val="24"/>
          <w:lang w:val="en-GB"/>
        </w:rPr>
        <w:t xml:space="preserve">C until further use. </w:t>
      </w:r>
    </w:p>
    <w:p w14:paraId="10DCFD8F" w14:textId="5E33E0AC" w:rsidR="003B255C" w:rsidRPr="00F75713" w:rsidRDefault="003B255C" w:rsidP="000F0219">
      <w:pPr>
        <w:pStyle w:val="Body"/>
        <w:tabs>
          <w:tab w:val="left" w:pos="142"/>
        </w:tabs>
        <w:spacing w:line="480" w:lineRule="auto"/>
        <w:ind w:right="-1"/>
        <w:jc w:val="both"/>
        <w:rPr>
          <w:rFonts w:ascii="Times New Roman" w:hAnsi="Times New Roman" w:cs="Times New Roman"/>
          <w:sz w:val="24"/>
          <w:szCs w:val="24"/>
          <w:lang w:val="en-GB"/>
        </w:rPr>
      </w:pPr>
      <w:r w:rsidRPr="00F75713">
        <w:rPr>
          <w:rFonts w:ascii="Times New Roman" w:hAnsi="Times New Roman" w:cs="Times New Roman"/>
          <w:sz w:val="24"/>
          <w:szCs w:val="24"/>
          <w:lang w:val="en-GB"/>
        </w:rPr>
        <w:t>The relative levels of total HBV RNA transcripts concentrations were analysed by real time PCR with a TaqMan (Life technologies</w:t>
      </w:r>
      <w:r w:rsidR="0080411F" w:rsidRPr="00F75713">
        <w:rPr>
          <w:rFonts w:ascii="Times New Roman" w:eastAsiaTheme="minorEastAsia" w:hAnsi="Times New Roman" w:cs="Times New Roman"/>
          <w:color w:val="262626"/>
          <w:sz w:val="24"/>
          <w:szCs w:val="24"/>
          <w:bdr w:val="none" w:sz="0" w:space="0" w:color="auto"/>
          <w:lang w:val="it-IT" w:eastAsia="en-US"/>
        </w:rPr>
        <w:t xml:space="preserve"> </w:t>
      </w:r>
      <w:r w:rsidR="0080411F" w:rsidRPr="00F75713">
        <w:rPr>
          <w:rFonts w:ascii="Times New Roman" w:hAnsi="Times New Roman" w:cs="Times New Roman"/>
          <w:sz w:val="24"/>
          <w:szCs w:val="24"/>
          <w:lang w:val="it-IT"/>
        </w:rPr>
        <w:t>Paisley, UK</w:t>
      </w:r>
      <w:r w:rsidRPr="00F75713">
        <w:rPr>
          <w:rFonts w:ascii="Times New Roman" w:hAnsi="Times New Roman" w:cs="Times New Roman"/>
          <w:sz w:val="24"/>
          <w:szCs w:val="24"/>
          <w:lang w:val="en-GB"/>
        </w:rPr>
        <w:t>) in a Light-Cycle (Roche Diagnostic</w:t>
      </w:r>
      <w:r w:rsidR="005217A5" w:rsidRPr="00F75713">
        <w:rPr>
          <w:rFonts w:ascii="Times New Roman" w:hAnsi="Times New Roman" w:cs="Times New Roman"/>
          <w:sz w:val="24"/>
          <w:szCs w:val="24"/>
          <w:lang w:val="en-GB"/>
        </w:rPr>
        <w:t xml:space="preserve">, </w:t>
      </w:r>
      <w:r w:rsidR="005217A5" w:rsidRPr="00F75713">
        <w:rPr>
          <w:rFonts w:ascii="Times New Roman" w:hAnsi="Times New Roman" w:cs="Times New Roman"/>
          <w:sz w:val="24"/>
          <w:szCs w:val="24"/>
          <w:lang w:val="it-IT"/>
        </w:rPr>
        <w:t>West Sussex, UK</w:t>
      </w:r>
      <w:r w:rsidRPr="00F75713">
        <w:rPr>
          <w:rFonts w:ascii="Times New Roman" w:hAnsi="Times New Roman" w:cs="Times New Roman"/>
          <w:sz w:val="24"/>
          <w:szCs w:val="24"/>
          <w:lang w:val="en-GB"/>
        </w:rPr>
        <w:t>). Each PCR reaction was performed in a 75ul reaction volume containing 5</w:t>
      </w:r>
      <w:r w:rsidR="0052005E" w:rsidRPr="00F75713">
        <w:rPr>
          <w:rFonts w:ascii="Times New Roman" w:hAnsi="Times New Roman" w:cs="Times New Roman"/>
          <w:sz w:val="24"/>
          <w:szCs w:val="24"/>
          <w:lang w:val="en-GB"/>
        </w:rPr>
        <w:t>μ</w:t>
      </w:r>
      <w:r w:rsidRPr="00F75713">
        <w:rPr>
          <w:rFonts w:ascii="Times New Roman" w:hAnsi="Times New Roman" w:cs="Times New Roman"/>
          <w:sz w:val="24"/>
          <w:szCs w:val="24"/>
          <w:lang w:val="en-GB"/>
        </w:rPr>
        <w:t>l cDNA, 0.5 mmol/L forward and reverse primers, 0.2 mmol/L 3' FL-labelled probe, and 0.4mmol/L LC-labelled probe. T</w:t>
      </w:r>
      <w:r w:rsidRPr="00F75713">
        <w:rPr>
          <w:rFonts w:ascii="Times New Roman" w:hAnsi="Times New Roman" w:cs="Times New Roman"/>
          <w:sz w:val="24"/>
          <w:szCs w:val="24"/>
        </w:rPr>
        <w:t>he forward and reverse primers used were 5’-CTCGTGGTGGACTTCTCTC-3’and 5’-</w:t>
      </w:r>
      <w:r w:rsidRPr="00F75713">
        <w:rPr>
          <w:rFonts w:ascii="Times New Roman" w:hAnsi="Times New Roman" w:cs="Times New Roman"/>
          <w:caps/>
          <w:sz w:val="24"/>
          <w:szCs w:val="24"/>
        </w:rPr>
        <w:t>cagcaggatgaagaggaa</w:t>
      </w:r>
      <w:r w:rsidRPr="00F75713">
        <w:rPr>
          <w:rFonts w:ascii="Times New Roman" w:hAnsi="Times New Roman" w:cs="Times New Roman"/>
          <w:sz w:val="24"/>
          <w:szCs w:val="24"/>
        </w:rPr>
        <w:t>-3’, and the probes were 5’-LC640-TGTCCTGGTTATCGCTGGATGTGTCT-PH-3’ and 5’-CACTCACCAACCTCCTGTCCTCCAA-FL-3’</w:t>
      </w:r>
      <w:r w:rsidRPr="00F75713">
        <w:rPr>
          <w:rFonts w:ascii="Times New Roman" w:hAnsi="Times New Roman" w:cs="Times New Roman"/>
          <w:sz w:val="24"/>
          <w:szCs w:val="24"/>
          <w:lang w:val="en-GB"/>
        </w:rPr>
        <w:t xml:space="preserve">. The h-GAPDH housekeeping gene Light Cycler Set </w:t>
      </w:r>
      <w:r w:rsidRPr="00F75713">
        <w:rPr>
          <w:rFonts w:ascii="Times New Roman" w:hAnsi="Times New Roman" w:cs="Times New Roman"/>
          <w:sz w:val="24"/>
          <w:szCs w:val="24"/>
        </w:rPr>
        <w:t>(Roche DNA control kit, Roche Diagnostics</w:t>
      </w:r>
      <w:r w:rsidRPr="00F75713">
        <w:rPr>
          <w:rFonts w:ascii="Times New Roman" w:hAnsi="Times New Roman" w:cs="Times New Roman"/>
          <w:sz w:val="24"/>
          <w:szCs w:val="24"/>
          <w:lang w:val="en-GB"/>
        </w:rPr>
        <w:t>) was used to normalize RNA expression.</w:t>
      </w:r>
    </w:p>
    <w:p w14:paraId="08F812E5" w14:textId="2229C64A" w:rsidR="003B255C" w:rsidRPr="00F75713" w:rsidRDefault="003B255C" w:rsidP="000F0219">
      <w:pPr>
        <w:pStyle w:val="Body"/>
        <w:tabs>
          <w:tab w:val="left" w:pos="142"/>
        </w:tabs>
        <w:spacing w:line="480" w:lineRule="auto"/>
        <w:ind w:right="-1"/>
        <w:jc w:val="both"/>
        <w:rPr>
          <w:rFonts w:ascii="Times New Roman" w:hAnsi="Times New Roman" w:cs="Times New Roman"/>
          <w:b/>
          <w:bCs/>
          <w:sz w:val="24"/>
          <w:szCs w:val="24"/>
          <w:lang w:val="it-IT"/>
        </w:rPr>
      </w:pPr>
      <w:r w:rsidRPr="00F75713">
        <w:rPr>
          <w:rFonts w:ascii="Times New Roman" w:hAnsi="Times New Roman" w:cs="Times New Roman"/>
          <w:sz w:val="24"/>
          <w:szCs w:val="24"/>
          <w:lang w:val="en-GB"/>
        </w:rPr>
        <w:t>For the detection of MICA, ULBP2, ULBP3, B7H6, CD226 (DNAM-1), CLEC2D (LLT1</w:t>
      </w:r>
      <w:r w:rsidR="003A6BE3">
        <w:rPr>
          <w:rFonts w:ascii="Times New Roman" w:hAnsi="Times New Roman" w:cs="Times New Roman"/>
          <w:sz w:val="24"/>
          <w:szCs w:val="24"/>
          <w:lang w:val="en-GB"/>
        </w:rPr>
        <w:t>)</w:t>
      </w:r>
      <w:r w:rsidR="00307102">
        <w:rPr>
          <w:rFonts w:ascii="Times New Roman" w:hAnsi="Times New Roman" w:cs="Times New Roman"/>
          <w:sz w:val="24"/>
          <w:szCs w:val="24"/>
          <w:lang w:val="en-GB"/>
        </w:rPr>
        <w:t>,</w:t>
      </w:r>
      <w:r w:rsidRPr="00F75713">
        <w:rPr>
          <w:rFonts w:ascii="Times New Roman" w:hAnsi="Times New Roman" w:cs="Times New Roman"/>
          <w:sz w:val="24"/>
          <w:szCs w:val="24"/>
          <w:lang w:val="en-GB"/>
        </w:rPr>
        <w:t xml:space="preserve"> </w:t>
      </w:r>
      <w:r w:rsidR="00307102">
        <w:rPr>
          <w:rFonts w:ascii="Times New Roman" w:hAnsi="Times New Roman" w:cs="Times New Roman"/>
          <w:sz w:val="24"/>
          <w:szCs w:val="24"/>
          <w:lang w:val="en-GB"/>
        </w:rPr>
        <w:t>ITGAL (LFA-1) and</w:t>
      </w:r>
      <w:r w:rsidR="00307102" w:rsidRPr="00F75713">
        <w:rPr>
          <w:rFonts w:ascii="Times New Roman" w:hAnsi="Times New Roman" w:cs="Times New Roman"/>
          <w:sz w:val="24"/>
          <w:szCs w:val="24"/>
          <w:lang w:val="en-GB"/>
        </w:rPr>
        <w:t xml:space="preserve"> TNFSF10 (TRAIL)</w:t>
      </w:r>
      <w:r w:rsidR="00307102">
        <w:rPr>
          <w:rFonts w:ascii="Times New Roman" w:hAnsi="Times New Roman" w:cs="Times New Roman"/>
          <w:sz w:val="24"/>
          <w:szCs w:val="24"/>
          <w:lang w:val="en-GB"/>
        </w:rPr>
        <w:t xml:space="preserve"> </w:t>
      </w:r>
      <w:r w:rsidRPr="00F75713">
        <w:rPr>
          <w:rFonts w:ascii="Times New Roman" w:hAnsi="Times New Roman" w:cs="Times New Roman"/>
          <w:sz w:val="24"/>
          <w:szCs w:val="24"/>
          <w:lang w:val="en-GB"/>
        </w:rPr>
        <w:t>we performed RT PCR arrays with customized RT</w:t>
      </w:r>
      <w:r w:rsidRPr="00F75713">
        <w:rPr>
          <w:rFonts w:ascii="Times New Roman" w:hAnsi="Times New Roman" w:cs="Times New Roman"/>
          <w:sz w:val="24"/>
          <w:szCs w:val="24"/>
          <w:vertAlign w:val="superscript"/>
          <w:lang w:val="en-GB"/>
        </w:rPr>
        <w:t>2</w:t>
      </w:r>
      <w:r w:rsidRPr="00F75713">
        <w:rPr>
          <w:rFonts w:ascii="Times New Roman" w:hAnsi="Times New Roman" w:cs="Times New Roman"/>
          <w:sz w:val="24"/>
          <w:szCs w:val="24"/>
          <w:lang w:val="en-GB"/>
        </w:rPr>
        <w:t xml:space="preserve"> custom arrays containing pre-dispensed primer assays on a StepOne Plus Real Time PCR (AB Applied Biosystems</w:t>
      </w:r>
      <w:r w:rsidR="001E5208" w:rsidRPr="00F75713">
        <w:rPr>
          <w:rFonts w:ascii="Times New Roman" w:hAnsi="Times New Roman" w:cs="Times New Roman"/>
          <w:sz w:val="24"/>
          <w:szCs w:val="24"/>
          <w:lang w:val="en-GB"/>
        </w:rPr>
        <w:t xml:space="preserve">, </w:t>
      </w:r>
      <w:r w:rsidR="001E5208" w:rsidRPr="00F75713">
        <w:rPr>
          <w:rFonts w:ascii="Times New Roman" w:hAnsi="Times New Roman" w:cs="Times New Roman"/>
          <w:bCs/>
          <w:sz w:val="24"/>
          <w:szCs w:val="24"/>
          <w:lang w:val="it-IT"/>
        </w:rPr>
        <w:t>Thermo Scientific,</w:t>
      </w:r>
      <w:r w:rsidR="001E5208" w:rsidRPr="00F75713">
        <w:rPr>
          <w:rFonts w:ascii="Times New Roman" w:eastAsia="Times New Roman" w:hAnsi="Times New Roman" w:cs="Times New Roman"/>
          <w:color w:val="333333"/>
          <w:sz w:val="24"/>
          <w:szCs w:val="24"/>
          <w:bdr w:val="none" w:sz="0" w:space="0" w:color="auto"/>
          <w:shd w:val="clear" w:color="auto" w:fill="FFFFFF"/>
          <w:lang w:val="it-IT"/>
        </w:rPr>
        <w:t xml:space="preserve"> </w:t>
      </w:r>
      <w:r w:rsidR="001E5208" w:rsidRPr="00F75713">
        <w:rPr>
          <w:rFonts w:ascii="Times New Roman" w:hAnsi="Times New Roman" w:cs="Times New Roman"/>
          <w:bCs/>
          <w:sz w:val="24"/>
          <w:szCs w:val="24"/>
          <w:lang w:val="it-IT"/>
        </w:rPr>
        <w:t>Loughborough, UK</w:t>
      </w:r>
      <w:r w:rsidRPr="00F75713">
        <w:rPr>
          <w:rFonts w:ascii="Times New Roman" w:hAnsi="Times New Roman" w:cs="Times New Roman"/>
          <w:sz w:val="24"/>
          <w:szCs w:val="24"/>
          <w:lang w:val="en-GB"/>
        </w:rPr>
        <w:t xml:space="preserve">) using RT2 SYBR Green/qPCR Master Mix (Qiagen). The custom-made array included two housekeeping genes (GAPDH and </w:t>
      </w:r>
      <w:r w:rsidR="005C21F2">
        <w:rPr>
          <w:rFonts w:ascii="Times New Roman" w:hAnsi="Times New Roman" w:cs="Times New Roman"/>
          <w:sz w:val="24"/>
          <w:szCs w:val="24"/>
          <w:lang w:val="en-GB"/>
        </w:rPr>
        <w:t>β</w:t>
      </w:r>
      <w:r w:rsidRPr="00F75713">
        <w:rPr>
          <w:rFonts w:ascii="Times New Roman" w:hAnsi="Times New Roman" w:cs="Times New Roman"/>
          <w:sz w:val="24"/>
          <w:szCs w:val="24"/>
          <w:lang w:val="en-GB"/>
        </w:rPr>
        <w:t>-Actin) and three internal controls (human genomic DNA contamination control, reverse transcription control and positive PCR control). Each PCR reaction contained cDNA synthesized from 125ng of total RNA. The thermocycler parameters were 95</w:t>
      </w:r>
      <w:r w:rsidRPr="00F75713">
        <w:rPr>
          <w:rFonts w:ascii="Times New Roman" w:hAnsi="Times New Roman" w:cs="Times New Roman"/>
          <w:sz w:val="24"/>
          <w:szCs w:val="24"/>
          <w:vertAlign w:val="superscript"/>
          <w:lang w:val="en-GB"/>
        </w:rPr>
        <w:t>o</w:t>
      </w:r>
      <w:r w:rsidRPr="00F75713">
        <w:rPr>
          <w:rFonts w:ascii="Times New Roman" w:hAnsi="Times New Roman" w:cs="Times New Roman"/>
          <w:sz w:val="24"/>
          <w:szCs w:val="24"/>
          <w:lang w:val="en-GB"/>
        </w:rPr>
        <w:t>C for 10min, followed by 45 cycles of 95</w:t>
      </w:r>
      <w:r w:rsidRPr="00F75713">
        <w:rPr>
          <w:rFonts w:ascii="Times New Roman" w:hAnsi="Times New Roman" w:cs="Times New Roman"/>
          <w:sz w:val="24"/>
          <w:szCs w:val="24"/>
          <w:vertAlign w:val="superscript"/>
          <w:lang w:val="en-GB"/>
        </w:rPr>
        <w:t>o</w:t>
      </w:r>
      <w:r w:rsidRPr="00F75713">
        <w:rPr>
          <w:rFonts w:ascii="Times New Roman" w:hAnsi="Times New Roman" w:cs="Times New Roman"/>
          <w:sz w:val="24"/>
          <w:szCs w:val="24"/>
          <w:lang w:val="en-GB"/>
        </w:rPr>
        <w:t>C for 15 s and 60</w:t>
      </w:r>
      <w:r w:rsidRPr="00F75713">
        <w:rPr>
          <w:rFonts w:ascii="Times New Roman" w:hAnsi="Times New Roman" w:cs="Times New Roman"/>
          <w:sz w:val="24"/>
          <w:szCs w:val="24"/>
          <w:vertAlign w:val="superscript"/>
          <w:lang w:val="en-GB"/>
        </w:rPr>
        <w:t>o</w:t>
      </w:r>
      <w:r w:rsidRPr="00F75713">
        <w:rPr>
          <w:rFonts w:ascii="Times New Roman" w:hAnsi="Times New Roman" w:cs="Times New Roman"/>
          <w:sz w:val="24"/>
          <w:szCs w:val="24"/>
          <w:lang w:val="en-GB"/>
        </w:rPr>
        <w:t xml:space="preserve">C for 1 min. </w:t>
      </w:r>
    </w:p>
    <w:p w14:paraId="2FF99AA8" w14:textId="1712EEA2" w:rsidR="003B255C" w:rsidRPr="00F75713" w:rsidRDefault="003B255C" w:rsidP="000F0219">
      <w:pPr>
        <w:pStyle w:val="Body"/>
        <w:tabs>
          <w:tab w:val="left" w:pos="142"/>
        </w:tabs>
        <w:spacing w:line="480" w:lineRule="auto"/>
        <w:ind w:right="-1"/>
        <w:jc w:val="both"/>
        <w:rPr>
          <w:rFonts w:ascii="Times New Roman" w:hAnsi="Times New Roman" w:cs="Times New Roman"/>
          <w:sz w:val="24"/>
          <w:szCs w:val="24"/>
          <w:lang w:val="en-GB"/>
        </w:rPr>
      </w:pPr>
      <w:r w:rsidRPr="00F75713">
        <w:rPr>
          <w:rFonts w:ascii="Times New Roman" w:hAnsi="Times New Roman" w:cs="Times New Roman"/>
          <w:sz w:val="24"/>
          <w:szCs w:val="24"/>
          <w:lang w:val="en-GB"/>
        </w:rPr>
        <w:t xml:space="preserve">Relative changes in gene expression for both viral and cell RNA transcripts were calculated using </w:t>
      </w:r>
      <w:r w:rsidR="00C27132">
        <w:rPr>
          <w:rFonts w:ascii="Times New Roman" w:hAnsi="Times New Roman" w:cs="Times New Roman"/>
          <w:sz w:val="24"/>
          <w:szCs w:val="24"/>
          <w:lang w:val="en-GB"/>
        </w:rPr>
        <w:t>ΔΔ</w:t>
      </w:r>
      <w:r w:rsidRPr="00F75713">
        <w:rPr>
          <w:rFonts w:ascii="Times New Roman" w:hAnsi="Times New Roman" w:cs="Times New Roman"/>
          <w:sz w:val="24"/>
          <w:szCs w:val="24"/>
          <w:lang w:val="en-GB"/>
        </w:rPr>
        <w:t>C</w:t>
      </w:r>
      <w:r w:rsidRPr="00F75713">
        <w:rPr>
          <w:rFonts w:ascii="Times New Roman" w:hAnsi="Times New Roman" w:cs="Times New Roman"/>
          <w:sz w:val="24"/>
          <w:szCs w:val="24"/>
          <w:vertAlign w:val="subscript"/>
          <w:lang w:val="en-GB"/>
        </w:rPr>
        <w:t>t</w:t>
      </w:r>
      <w:r w:rsidRPr="00F75713">
        <w:rPr>
          <w:rFonts w:ascii="Times New Roman" w:hAnsi="Times New Roman" w:cs="Times New Roman"/>
          <w:sz w:val="24"/>
          <w:szCs w:val="24"/>
          <w:lang w:val="en-GB"/>
        </w:rPr>
        <w:t xml:space="preserve"> (threshold cycle) method. Threshold cycle numbers (Ct)</w:t>
      </w:r>
      <w:r w:rsidRPr="00F75713">
        <w:rPr>
          <w:rFonts w:ascii="Times New Roman" w:hAnsi="Times New Roman" w:cs="Times New Roman"/>
          <w:sz w:val="24"/>
          <w:szCs w:val="24"/>
          <w:vertAlign w:val="superscript"/>
          <w:lang w:val="en-GB"/>
        </w:rPr>
        <w:t xml:space="preserve">2 </w:t>
      </w:r>
      <w:r w:rsidRPr="00F75713">
        <w:rPr>
          <w:rFonts w:ascii="Times New Roman" w:hAnsi="Times New Roman" w:cs="Times New Roman"/>
          <w:sz w:val="24"/>
          <w:szCs w:val="24"/>
          <w:lang w:val="en-GB"/>
        </w:rPr>
        <w:t xml:space="preserve">above 35 were considered below detection level. The </w:t>
      </w:r>
      <w:r w:rsidR="0052005E" w:rsidRPr="00F75713">
        <w:rPr>
          <w:rFonts w:ascii="Times New Roman" w:hAnsi="Times New Roman" w:cs="Times New Roman"/>
          <w:sz w:val="24"/>
          <w:szCs w:val="24"/>
          <w:lang w:val="en-GB"/>
        </w:rPr>
        <w:t>β-</w:t>
      </w:r>
      <w:r w:rsidR="008E140C" w:rsidRPr="00F75713">
        <w:rPr>
          <w:rFonts w:ascii="Times New Roman" w:hAnsi="Times New Roman" w:cs="Times New Roman"/>
          <w:sz w:val="24"/>
          <w:szCs w:val="24"/>
          <w:lang w:val="en-GB"/>
        </w:rPr>
        <w:t xml:space="preserve">ACTIN </w:t>
      </w:r>
      <w:r w:rsidRPr="00F75713">
        <w:rPr>
          <w:rFonts w:ascii="Times New Roman" w:hAnsi="Times New Roman" w:cs="Times New Roman"/>
          <w:sz w:val="24"/>
          <w:szCs w:val="24"/>
          <w:lang w:val="en-GB"/>
        </w:rPr>
        <w:t xml:space="preserve">housekeeping gene was used to normalize the RNA amounts. Results are expressed relative to </w:t>
      </w:r>
      <w:r w:rsidR="00C27132">
        <w:rPr>
          <w:rFonts w:ascii="Times New Roman" w:hAnsi="Times New Roman" w:cs="Times New Roman"/>
          <w:sz w:val="24"/>
          <w:szCs w:val="24"/>
          <w:lang w:val="en-GB"/>
        </w:rPr>
        <w:t>β</w:t>
      </w:r>
      <w:r w:rsidR="008E140C" w:rsidRPr="00F75713">
        <w:rPr>
          <w:rFonts w:ascii="Times New Roman" w:hAnsi="Times New Roman" w:cs="Times New Roman"/>
          <w:sz w:val="24"/>
          <w:szCs w:val="24"/>
          <w:lang w:val="en-GB"/>
        </w:rPr>
        <w:t>-ACTIN</w:t>
      </w:r>
      <w:r w:rsidRPr="00F75713">
        <w:rPr>
          <w:rFonts w:ascii="Times New Roman" w:hAnsi="Times New Roman" w:cs="Times New Roman"/>
          <w:sz w:val="24"/>
          <w:szCs w:val="24"/>
          <w:lang w:val="en-GB"/>
        </w:rPr>
        <w:t xml:space="preserve"> with </w:t>
      </w:r>
      <w:r w:rsidR="008E140C" w:rsidRPr="00F75713">
        <w:rPr>
          <w:rFonts w:ascii="Times New Roman" w:hAnsi="Times New Roman" w:cs="Times New Roman"/>
          <w:sz w:val="24"/>
          <w:szCs w:val="24"/>
          <w:lang w:val="en-GB"/>
        </w:rPr>
        <w:t>NK markers</w:t>
      </w:r>
      <w:r w:rsidRPr="00F75713">
        <w:rPr>
          <w:rFonts w:ascii="Times New Roman" w:hAnsi="Times New Roman" w:cs="Times New Roman"/>
          <w:sz w:val="24"/>
          <w:szCs w:val="24"/>
          <w:lang w:val="en-GB"/>
        </w:rPr>
        <w:t xml:space="preserve"> as 2</w:t>
      </w:r>
      <w:r w:rsidRPr="00F75713">
        <w:rPr>
          <w:rFonts w:ascii="Times New Roman" w:hAnsi="Times New Roman" w:cs="Times New Roman"/>
          <w:sz w:val="24"/>
          <w:szCs w:val="24"/>
          <w:vertAlign w:val="superscript"/>
          <w:lang w:val="en-GB"/>
        </w:rPr>
        <w:t>-</w:t>
      </w:r>
      <w:r w:rsidR="00C27132">
        <w:rPr>
          <w:rFonts w:ascii="Times New Roman" w:hAnsi="Times New Roman" w:cs="Times New Roman"/>
          <w:sz w:val="24"/>
          <w:szCs w:val="24"/>
          <w:vertAlign w:val="superscript"/>
          <w:lang w:val="en-GB"/>
        </w:rPr>
        <w:t>ΔΔ</w:t>
      </w:r>
      <w:r w:rsidRPr="00F75713">
        <w:rPr>
          <w:rFonts w:ascii="Times New Roman" w:hAnsi="Times New Roman" w:cs="Times New Roman"/>
          <w:sz w:val="24"/>
          <w:szCs w:val="24"/>
          <w:vertAlign w:val="superscript"/>
          <w:lang w:val="en-GB"/>
        </w:rPr>
        <w:t>CT</w:t>
      </w:r>
      <w:r w:rsidRPr="00F75713">
        <w:rPr>
          <w:rFonts w:ascii="Times New Roman" w:hAnsi="Times New Roman" w:cs="Times New Roman"/>
          <w:sz w:val="24"/>
          <w:szCs w:val="24"/>
          <w:lang w:val="en-GB"/>
        </w:rPr>
        <w:t xml:space="preserve">, where </w:t>
      </w:r>
      <w:r w:rsidR="00C27132">
        <w:rPr>
          <w:rFonts w:ascii="Times New Roman" w:hAnsi="Times New Roman" w:cs="Times New Roman"/>
          <w:sz w:val="24"/>
          <w:szCs w:val="24"/>
          <w:lang w:val="en-GB"/>
        </w:rPr>
        <w:t>ΔΔ</w:t>
      </w:r>
      <w:r w:rsidRPr="00F75713">
        <w:rPr>
          <w:rFonts w:ascii="Times New Roman" w:hAnsi="Times New Roman" w:cs="Times New Roman"/>
          <w:sz w:val="24"/>
          <w:szCs w:val="24"/>
          <w:lang w:val="en-GB"/>
        </w:rPr>
        <w:t>C</w:t>
      </w:r>
      <w:r w:rsidRPr="00F75713">
        <w:rPr>
          <w:rFonts w:ascii="Times New Roman" w:hAnsi="Times New Roman" w:cs="Times New Roman"/>
          <w:sz w:val="24"/>
          <w:szCs w:val="24"/>
          <w:vertAlign w:val="subscript"/>
          <w:lang w:val="en-GB"/>
        </w:rPr>
        <w:t xml:space="preserve">t </w:t>
      </w:r>
      <w:r w:rsidRPr="00F75713">
        <w:rPr>
          <w:rFonts w:ascii="Times New Roman" w:hAnsi="Times New Roman" w:cs="Times New Roman"/>
          <w:sz w:val="24"/>
          <w:szCs w:val="24"/>
          <w:lang w:val="en-GB"/>
        </w:rPr>
        <w:t xml:space="preserve">= </w:t>
      </w:r>
      <w:r w:rsidR="00C27132">
        <w:rPr>
          <w:rFonts w:ascii="Times New Roman" w:hAnsi="Times New Roman" w:cs="Times New Roman"/>
          <w:sz w:val="24"/>
          <w:szCs w:val="24"/>
          <w:lang w:val="en-GB"/>
        </w:rPr>
        <w:t>Δ</w:t>
      </w:r>
      <w:r w:rsidRPr="00F75713">
        <w:rPr>
          <w:rFonts w:ascii="Times New Roman" w:hAnsi="Times New Roman" w:cs="Times New Roman"/>
          <w:sz w:val="24"/>
          <w:szCs w:val="24"/>
          <w:lang w:val="en-GB"/>
        </w:rPr>
        <w:t>C</w:t>
      </w:r>
      <w:r w:rsidRPr="00F75713">
        <w:rPr>
          <w:rFonts w:ascii="Times New Roman" w:hAnsi="Times New Roman" w:cs="Times New Roman"/>
          <w:sz w:val="24"/>
          <w:szCs w:val="24"/>
          <w:vertAlign w:val="subscript"/>
          <w:lang w:val="en-GB"/>
        </w:rPr>
        <w:t xml:space="preserve">T-sample </w:t>
      </w:r>
      <w:r w:rsidRPr="00F75713">
        <w:rPr>
          <w:rFonts w:ascii="Times New Roman" w:hAnsi="Times New Roman" w:cs="Times New Roman"/>
          <w:sz w:val="24"/>
          <w:szCs w:val="24"/>
          <w:lang w:val="en-GB"/>
        </w:rPr>
        <w:t xml:space="preserve">- </w:t>
      </w:r>
      <w:r w:rsidR="00C27132">
        <w:rPr>
          <w:rFonts w:ascii="Times New Roman" w:hAnsi="Times New Roman" w:cs="Times New Roman"/>
          <w:sz w:val="24"/>
          <w:szCs w:val="24"/>
          <w:lang w:val="en-GB"/>
        </w:rPr>
        <w:t>ΔΔ</w:t>
      </w:r>
      <w:r w:rsidRPr="00F75713">
        <w:rPr>
          <w:rFonts w:ascii="Times New Roman" w:hAnsi="Times New Roman" w:cs="Times New Roman"/>
          <w:sz w:val="24"/>
          <w:szCs w:val="24"/>
          <w:lang w:val="en-GB"/>
        </w:rPr>
        <w:t>C</w:t>
      </w:r>
      <w:r w:rsidRPr="00F75713">
        <w:rPr>
          <w:rFonts w:ascii="Times New Roman" w:hAnsi="Times New Roman" w:cs="Times New Roman"/>
          <w:sz w:val="24"/>
          <w:szCs w:val="24"/>
          <w:vertAlign w:val="subscript"/>
          <w:lang w:val="en-GB"/>
        </w:rPr>
        <w:t xml:space="preserve">T-control </w:t>
      </w:r>
      <w:r w:rsidRPr="00F75713">
        <w:rPr>
          <w:rFonts w:ascii="Times New Roman" w:hAnsi="Times New Roman" w:cs="Times New Roman"/>
          <w:sz w:val="24"/>
          <w:szCs w:val="24"/>
          <w:lang w:val="en-GB"/>
        </w:rPr>
        <w:t xml:space="preserve">and where </w:t>
      </w:r>
      <w:r w:rsidR="00C27132">
        <w:rPr>
          <w:rFonts w:ascii="Times New Roman" w:hAnsi="Times New Roman" w:cs="Times New Roman"/>
          <w:sz w:val="24"/>
          <w:szCs w:val="24"/>
          <w:lang w:val="en-GB"/>
        </w:rPr>
        <w:t>Δ</w:t>
      </w:r>
      <w:r w:rsidRPr="00F75713">
        <w:rPr>
          <w:rFonts w:ascii="Times New Roman" w:hAnsi="Times New Roman" w:cs="Times New Roman"/>
          <w:sz w:val="24"/>
          <w:szCs w:val="24"/>
          <w:lang w:val="en-GB"/>
        </w:rPr>
        <w:t>C</w:t>
      </w:r>
      <w:r w:rsidRPr="00F75713">
        <w:rPr>
          <w:rFonts w:ascii="Times New Roman" w:hAnsi="Times New Roman" w:cs="Times New Roman"/>
          <w:sz w:val="24"/>
          <w:szCs w:val="24"/>
          <w:vertAlign w:val="subscript"/>
          <w:lang w:val="en-GB"/>
        </w:rPr>
        <w:t xml:space="preserve">T </w:t>
      </w:r>
      <w:r w:rsidRPr="00F75713">
        <w:rPr>
          <w:rFonts w:ascii="Times New Roman" w:hAnsi="Times New Roman" w:cs="Times New Roman"/>
          <w:sz w:val="24"/>
          <w:szCs w:val="24"/>
          <w:lang w:val="en-GB"/>
        </w:rPr>
        <w:t>= C</w:t>
      </w:r>
      <w:r w:rsidRPr="00F75713">
        <w:rPr>
          <w:rFonts w:ascii="Times New Roman" w:hAnsi="Times New Roman" w:cs="Times New Roman"/>
          <w:sz w:val="24"/>
          <w:szCs w:val="24"/>
          <w:vertAlign w:val="subscript"/>
          <w:lang w:val="en-GB"/>
        </w:rPr>
        <w:t xml:space="preserve">T-target gene </w:t>
      </w:r>
      <w:r w:rsidRPr="00F75713">
        <w:rPr>
          <w:rFonts w:ascii="Times New Roman" w:hAnsi="Times New Roman" w:cs="Times New Roman"/>
          <w:sz w:val="24"/>
          <w:szCs w:val="24"/>
          <w:lang w:val="en-GB"/>
        </w:rPr>
        <w:t xml:space="preserve"> - </w:t>
      </w:r>
      <w:r w:rsidR="00C27132">
        <w:rPr>
          <w:rFonts w:ascii="Times New Roman" w:hAnsi="Times New Roman" w:cs="Times New Roman"/>
          <w:sz w:val="24"/>
          <w:szCs w:val="24"/>
          <w:lang w:val="en-GB"/>
        </w:rPr>
        <w:t>Δ</w:t>
      </w:r>
      <w:r w:rsidRPr="00F75713">
        <w:rPr>
          <w:rFonts w:ascii="Times New Roman" w:hAnsi="Times New Roman" w:cs="Times New Roman"/>
          <w:sz w:val="24"/>
          <w:szCs w:val="24"/>
          <w:lang w:val="en-GB"/>
        </w:rPr>
        <w:t>C</w:t>
      </w:r>
      <w:r w:rsidRPr="00F75713">
        <w:rPr>
          <w:rFonts w:ascii="Times New Roman" w:hAnsi="Times New Roman" w:cs="Times New Roman"/>
          <w:sz w:val="24"/>
          <w:szCs w:val="24"/>
          <w:vertAlign w:val="subscript"/>
          <w:lang w:val="en-GB"/>
        </w:rPr>
        <w:t>T-</w:t>
      </w:r>
      <w:r w:rsidR="008E140C" w:rsidRPr="00F75713">
        <w:rPr>
          <w:rFonts w:ascii="Times New Roman" w:hAnsi="Times New Roman" w:cs="Times New Roman"/>
          <w:sz w:val="24"/>
          <w:szCs w:val="24"/>
          <w:vertAlign w:val="subscript"/>
          <w:lang w:val="en-GB"/>
        </w:rPr>
        <w:t>ACT</w:t>
      </w:r>
      <w:r w:rsidRPr="00F75713">
        <w:rPr>
          <w:rFonts w:ascii="Times New Roman" w:hAnsi="Times New Roman" w:cs="Times New Roman"/>
          <w:sz w:val="24"/>
          <w:szCs w:val="24"/>
          <w:lang w:val="en-GB"/>
        </w:rPr>
        <w:t xml:space="preserve">. </w:t>
      </w:r>
    </w:p>
    <w:p w14:paraId="0ADF3059" w14:textId="77777777" w:rsidR="003B255C" w:rsidRPr="00F75713" w:rsidRDefault="003B255C" w:rsidP="000F0219">
      <w:pPr>
        <w:pStyle w:val="Body"/>
        <w:tabs>
          <w:tab w:val="left" w:pos="142"/>
        </w:tabs>
        <w:spacing w:line="480" w:lineRule="auto"/>
        <w:ind w:right="-1"/>
        <w:jc w:val="both"/>
        <w:rPr>
          <w:rFonts w:ascii="Times New Roman" w:eastAsia="Helvetica" w:hAnsi="Times New Roman" w:cs="Times New Roman"/>
          <w:b/>
          <w:bCs/>
          <w:sz w:val="24"/>
          <w:szCs w:val="24"/>
          <w:lang w:val="en-GB"/>
        </w:rPr>
      </w:pPr>
      <w:r w:rsidRPr="00F75713">
        <w:rPr>
          <w:rFonts w:ascii="Times New Roman" w:hAnsi="Times New Roman" w:cs="Times New Roman"/>
          <w:b/>
          <w:bCs/>
          <w:sz w:val="24"/>
          <w:szCs w:val="24"/>
          <w:lang w:val="en-GB"/>
        </w:rPr>
        <w:t>Statistical Analysis</w:t>
      </w:r>
    </w:p>
    <w:p w14:paraId="2F4E6E58" w14:textId="77777777" w:rsidR="003B255C" w:rsidRPr="00F75713" w:rsidRDefault="003B255C" w:rsidP="000F0219">
      <w:pPr>
        <w:pStyle w:val="Body"/>
        <w:tabs>
          <w:tab w:val="left" w:pos="142"/>
        </w:tabs>
        <w:spacing w:line="480" w:lineRule="auto"/>
        <w:ind w:right="-1"/>
        <w:jc w:val="both"/>
        <w:rPr>
          <w:rFonts w:ascii="Times New Roman" w:eastAsia="Helvetica" w:hAnsi="Times New Roman" w:cs="Times New Roman"/>
          <w:b/>
          <w:bCs/>
          <w:sz w:val="24"/>
          <w:szCs w:val="24"/>
          <w:lang w:val="en-GB"/>
        </w:rPr>
      </w:pPr>
      <w:r w:rsidRPr="00F75713">
        <w:rPr>
          <w:rFonts w:ascii="Times New Roman" w:hAnsi="Times New Roman" w:cs="Times New Roman"/>
          <w:sz w:val="24"/>
          <w:szCs w:val="24"/>
          <w:lang w:val="en-GB"/>
        </w:rPr>
        <w:t xml:space="preserve">Two group comparisons of continuous variables were performed using the non-parametric Mann-Whitney test with two tailed values (GraphPrism 6). P values below 0.05 were considered statistical significant. </w:t>
      </w:r>
    </w:p>
    <w:p w14:paraId="6EEBFFA8" w14:textId="7A2DB19F" w:rsidR="003B255C" w:rsidRPr="00F75713" w:rsidRDefault="003B255C" w:rsidP="000F0219">
      <w:pPr>
        <w:tabs>
          <w:tab w:val="left" w:pos="142"/>
        </w:tabs>
        <w:spacing w:line="480" w:lineRule="auto"/>
        <w:ind w:right="-1"/>
        <w:jc w:val="both"/>
        <w:rPr>
          <w:b/>
        </w:rPr>
      </w:pPr>
      <w:r w:rsidRPr="00F75713">
        <w:rPr>
          <w:b/>
        </w:rPr>
        <w:t>RESULTS</w:t>
      </w:r>
      <w:r w:rsidR="00501C31" w:rsidRPr="00F75713">
        <w:rPr>
          <w:b/>
        </w:rPr>
        <w:t xml:space="preserve"> </w:t>
      </w:r>
    </w:p>
    <w:p w14:paraId="6EBBBA21" w14:textId="77777777" w:rsidR="003B255C" w:rsidRPr="00F75713" w:rsidRDefault="003B255C" w:rsidP="000F0219">
      <w:pPr>
        <w:tabs>
          <w:tab w:val="left" w:pos="142"/>
        </w:tabs>
        <w:spacing w:line="480" w:lineRule="auto"/>
        <w:ind w:right="-1"/>
        <w:jc w:val="both"/>
        <w:rPr>
          <w:b/>
        </w:rPr>
      </w:pPr>
      <w:r w:rsidRPr="00F75713">
        <w:rPr>
          <w:b/>
        </w:rPr>
        <w:t xml:space="preserve">Liver and serum viremia in CHB patients </w:t>
      </w:r>
    </w:p>
    <w:p w14:paraId="65A7524F" w14:textId="1D32AE5E" w:rsidR="003B255C" w:rsidRPr="00F75713" w:rsidRDefault="008049B3" w:rsidP="000F0219">
      <w:pPr>
        <w:tabs>
          <w:tab w:val="left" w:pos="142"/>
        </w:tabs>
        <w:spacing w:line="480" w:lineRule="auto"/>
        <w:ind w:right="-1"/>
        <w:jc w:val="both"/>
      </w:pPr>
      <w:r w:rsidRPr="00F75713">
        <w:t>W</w:t>
      </w:r>
      <w:r w:rsidR="00BB07DD" w:rsidRPr="00F75713">
        <w:t xml:space="preserve">e determined the expression of total HBV RNA in the liver of infected patients by RT </w:t>
      </w:r>
      <w:r w:rsidR="00BB07DD" w:rsidRPr="00A07140">
        <w:t>PCR</w:t>
      </w:r>
      <w:r w:rsidRPr="00A07140">
        <w:t xml:space="preserve"> and compared </w:t>
      </w:r>
      <w:r w:rsidR="0052005E" w:rsidRPr="00A07140">
        <w:t>this to the levels of serum vira</w:t>
      </w:r>
      <w:r w:rsidRPr="00A07140">
        <w:t>emia</w:t>
      </w:r>
      <w:r w:rsidR="00BB07DD" w:rsidRPr="00A07140">
        <w:t xml:space="preserve">. </w:t>
      </w:r>
      <w:r w:rsidR="002F29C5" w:rsidRPr="00A07140">
        <w:t>It is well known that intrahepatic viremia does not correlate with serum viremia since the liver sampled cannot be representative. Indeed t</w:t>
      </w:r>
      <w:r w:rsidR="00AC7A07" w:rsidRPr="00A07140">
        <w:t>he levels of i</w:t>
      </w:r>
      <w:r w:rsidR="00A40CE4" w:rsidRPr="00A07140">
        <w:t xml:space="preserve">ntrahepatic </w:t>
      </w:r>
      <w:r w:rsidR="00BB07DD" w:rsidRPr="00A07140">
        <w:t xml:space="preserve">HBV RNA </w:t>
      </w:r>
      <w:r w:rsidR="00AD1FBF" w:rsidRPr="00A07140">
        <w:t>did not correlate</w:t>
      </w:r>
      <w:r w:rsidR="00BB07DD" w:rsidRPr="00A07140">
        <w:t xml:space="preserve"> with serum HBV viremia </w:t>
      </w:r>
      <w:r w:rsidR="00AC7A07" w:rsidRPr="00A07140">
        <w:t>(</w:t>
      </w:r>
      <w:r w:rsidR="00AD1FBF" w:rsidRPr="00A07140">
        <w:t>r</w:t>
      </w:r>
      <w:r w:rsidR="00AC7A07" w:rsidRPr="00A07140">
        <w:t xml:space="preserve"> = </w:t>
      </w:r>
      <w:r w:rsidR="00106385" w:rsidRPr="00A07140">
        <w:t>0.34</w:t>
      </w:r>
      <w:r w:rsidR="00AD1FBF" w:rsidRPr="00A07140">
        <w:t>, p&gt;0.1</w:t>
      </w:r>
      <w:r w:rsidR="00F40F5E" w:rsidRPr="00A07140">
        <w:t>) (Figure</w:t>
      </w:r>
      <w:r w:rsidR="00AC7A07" w:rsidRPr="00A07140">
        <w:t xml:space="preserve"> 1)</w:t>
      </w:r>
      <w:r w:rsidR="00106385" w:rsidRPr="00A07140">
        <w:t>. We therefore</w:t>
      </w:r>
      <w:r w:rsidR="00BB07DD" w:rsidRPr="00A07140">
        <w:t xml:space="preserve"> </w:t>
      </w:r>
      <w:r w:rsidR="003B255C" w:rsidRPr="00A07140">
        <w:t>divided the patients into four groups: 1) Low Serum Viremia patients, included those with serum viremia 1x10</w:t>
      </w:r>
      <w:r w:rsidR="003B255C" w:rsidRPr="00A07140">
        <w:rPr>
          <w:vertAlign w:val="superscript"/>
        </w:rPr>
        <w:t>1</w:t>
      </w:r>
      <w:r w:rsidR="003B255C" w:rsidRPr="00A07140">
        <w:t xml:space="preserve"> – 1x10</w:t>
      </w:r>
      <w:r w:rsidR="003B255C" w:rsidRPr="00A07140">
        <w:rPr>
          <w:vertAlign w:val="superscript"/>
        </w:rPr>
        <w:t>4</w:t>
      </w:r>
      <w:r w:rsidR="003B255C" w:rsidRPr="00A07140">
        <w:t xml:space="preserve"> viral copies/ml; 2) High Serum Viremia group, included patients with serum viremia 1x10</w:t>
      </w:r>
      <w:r w:rsidR="003B255C" w:rsidRPr="00A07140">
        <w:rPr>
          <w:vertAlign w:val="superscript"/>
        </w:rPr>
        <w:t>6</w:t>
      </w:r>
      <w:r w:rsidR="003B255C" w:rsidRPr="00A07140">
        <w:t xml:space="preserve"> – 1x10</w:t>
      </w:r>
      <w:r w:rsidR="003B255C" w:rsidRPr="00A07140">
        <w:rPr>
          <w:vertAlign w:val="superscript"/>
        </w:rPr>
        <w:t>10</w:t>
      </w:r>
      <w:r w:rsidR="003B255C" w:rsidRPr="00A07140">
        <w:t xml:space="preserve"> viral copies/ml; 3) Low Liver HBV RNA patients, included those </w:t>
      </w:r>
      <w:r w:rsidR="00142330" w:rsidRPr="00A07140">
        <w:t xml:space="preserve">liver samples </w:t>
      </w:r>
      <w:r w:rsidR="003B255C" w:rsidRPr="00A07140">
        <w:t>with viral RNA levels 1x10</w:t>
      </w:r>
      <w:r w:rsidR="003B255C" w:rsidRPr="00A07140">
        <w:rPr>
          <w:vertAlign w:val="superscript"/>
        </w:rPr>
        <w:t>1</w:t>
      </w:r>
      <w:r w:rsidR="003B255C" w:rsidRPr="00A07140">
        <w:t>- 1x10</w:t>
      </w:r>
      <w:r w:rsidR="003B255C" w:rsidRPr="00A07140">
        <w:rPr>
          <w:vertAlign w:val="superscript"/>
        </w:rPr>
        <w:t xml:space="preserve">3 </w:t>
      </w:r>
      <w:r w:rsidR="003B255C" w:rsidRPr="00A07140">
        <w:t>HBV RNA levels</w:t>
      </w:r>
      <w:r w:rsidR="003B255C" w:rsidRPr="00F75713">
        <w:t xml:space="preserve"> </w:t>
      </w:r>
      <w:r w:rsidR="003B255C" w:rsidRPr="00A07140">
        <w:t xml:space="preserve">relative to </w:t>
      </w:r>
      <w:r w:rsidR="0052005E" w:rsidRPr="00A07140">
        <w:t>β-</w:t>
      </w:r>
      <w:r w:rsidR="001864B8" w:rsidRPr="00A07140">
        <w:t>ACTIN</w:t>
      </w:r>
      <w:r w:rsidR="003B255C" w:rsidRPr="00A07140">
        <w:t xml:space="preserve"> expression; 4) High Liver HBV RNA </w:t>
      </w:r>
      <w:r w:rsidR="00142330" w:rsidRPr="00A07140">
        <w:t>samples</w:t>
      </w:r>
      <w:r w:rsidR="003B255C" w:rsidRPr="00A07140">
        <w:t xml:space="preserve"> with 1x10</w:t>
      </w:r>
      <w:r w:rsidR="003B255C" w:rsidRPr="00A07140">
        <w:rPr>
          <w:vertAlign w:val="superscript"/>
        </w:rPr>
        <w:t>4</w:t>
      </w:r>
      <w:r w:rsidR="003B255C" w:rsidRPr="00A07140">
        <w:t>- 1x10</w:t>
      </w:r>
      <w:r w:rsidR="003B255C" w:rsidRPr="00A07140">
        <w:rPr>
          <w:vertAlign w:val="superscript"/>
        </w:rPr>
        <w:t>5</w:t>
      </w:r>
      <w:r w:rsidR="003B255C" w:rsidRPr="00F75713">
        <w:rPr>
          <w:vertAlign w:val="superscript"/>
        </w:rPr>
        <w:t xml:space="preserve"> </w:t>
      </w:r>
      <w:r w:rsidR="001864B8" w:rsidRPr="00F75713">
        <w:t>HBV RNA levels (Table 1</w:t>
      </w:r>
      <w:r w:rsidR="003B255C" w:rsidRPr="00F75713">
        <w:t>).</w:t>
      </w:r>
      <w:r w:rsidR="00A40CE4" w:rsidRPr="00F75713">
        <w:t xml:space="preserve"> </w:t>
      </w:r>
      <w:r w:rsidR="00BB5FCB" w:rsidRPr="00F75713">
        <w:t xml:space="preserve">Twelve out of 19 patients were HBeAg-negative and HBeAb-positive; all patients had minimal inflammation levels; 1/19 patient was cirrhotic and 8/19 patients had elevated ALT levels. </w:t>
      </w:r>
    </w:p>
    <w:p w14:paraId="7B6E9438" w14:textId="5D0AC1D9" w:rsidR="003B255C" w:rsidRPr="00F75713" w:rsidRDefault="00501C31" w:rsidP="000F0219">
      <w:pPr>
        <w:tabs>
          <w:tab w:val="left" w:pos="142"/>
        </w:tabs>
        <w:spacing w:line="480" w:lineRule="auto"/>
        <w:ind w:right="-1"/>
        <w:jc w:val="both"/>
        <w:rPr>
          <w:b/>
        </w:rPr>
      </w:pPr>
      <w:r w:rsidRPr="00F75713">
        <w:rPr>
          <w:b/>
        </w:rPr>
        <w:t>Expression</w:t>
      </w:r>
      <w:r w:rsidR="001864B8" w:rsidRPr="00F75713">
        <w:rPr>
          <w:b/>
        </w:rPr>
        <w:t xml:space="preserve"> of NK regulator</w:t>
      </w:r>
      <w:r w:rsidR="00AC7A07" w:rsidRPr="00F75713">
        <w:rPr>
          <w:b/>
        </w:rPr>
        <w:t>y</w:t>
      </w:r>
      <w:r w:rsidR="001864B8" w:rsidRPr="00F75713">
        <w:rPr>
          <w:b/>
        </w:rPr>
        <w:t xml:space="preserve"> molecules </w:t>
      </w:r>
    </w:p>
    <w:p w14:paraId="1F24E985" w14:textId="307A09EF" w:rsidR="00A8655B" w:rsidRPr="00F75713" w:rsidRDefault="00825B50" w:rsidP="000F0219">
      <w:pPr>
        <w:tabs>
          <w:tab w:val="left" w:pos="142"/>
        </w:tabs>
        <w:spacing w:line="480" w:lineRule="auto"/>
        <w:ind w:right="-1"/>
        <w:jc w:val="both"/>
        <w:rPr>
          <w:i/>
        </w:rPr>
      </w:pPr>
      <w:r w:rsidRPr="00F75713">
        <w:rPr>
          <w:i/>
        </w:rPr>
        <w:t>Chronic patients</w:t>
      </w:r>
    </w:p>
    <w:p w14:paraId="42B737FE" w14:textId="7ED9A4AE" w:rsidR="001C4B89" w:rsidRPr="00E05E11" w:rsidRDefault="00346235" w:rsidP="000F0219">
      <w:pPr>
        <w:tabs>
          <w:tab w:val="left" w:pos="142"/>
        </w:tabs>
        <w:spacing w:line="480" w:lineRule="auto"/>
        <w:ind w:right="-1"/>
        <w:jc w:val="both"/>
      </w:pPr>
      <w:r w:rsidRPr="00F75713">
        <w:t xml:space="preserve">We examined the expression of </w:t>
      </w:r>
      <w:r w:rsidR="00AC5867" w:rsidRPr="00F75713">
        <w:t xml:space="preserve">the key </w:t>
      </w:r>
      <w:r w:rsidRPr="00F75713">
        <w:t xml:space="preserve">NK </w:t>
      </w:r>
      <w:r w:rsidR="00AC5867" w:rsidRPr="00F75713">
        <w:t xml:space="preserve">cells </w:t>
      </w:r>
      <w:r w:rsidRPr="00F75713">
        <w:t>ligands MICA, ULBP2, ULPB3, B7H6</w:t>
      </w:r>
      <w:r w:rsidR="0035145F">
        <w:t>, the</w:t>
      </w:r>
      <w:r w:rsidR="00307102">
        <w:t xml:space="preserve"> NK receptors DNAM-1, </w:t>
      </w:r>
      <w:r w:rsidR="00307102">
        <w:rPr>
          <w:lang w:val="en-GB"/>
        </w:rPr>
        <w:t xml:space="preserve">LFA-1, TRAIL </w:t>
      </w:r>
      <w:r w:rsidR="00307102" w:rsidRPr="00307102">
        <w:rPr>
          <w:color w:val="FF0000"/>
          <w:lang w:val="en-GB"/>
        </w:rPr>
        <w:t>and LLT1</w:t>
      </w:r>
      <w:r w:rsidR="00307102">
        <w:rPr>
          <w:lang w:val="en-GB"/>
        </w:rPr>
        <w:t xml:space="preserve"> </w:t>
      </w:r>
      <w:r w:rsidRPr="00F75713">
        <w:t>in the livers of CHB patients</w:t>
      </w:r>
      <w:r w:rsidR="008A3158" w:rsidRPr="00F75713">
        <w:t xml:space="preserve"> (Fig</w:t>
      </w:r>
      <w:r w:rsidR="0052005E" w:rsidRPr="00F75713">
        <w:t>ure</w:t>
      </w:r>
      <w:r w:rsidR="008A3158" w:rsidRPr="00F75713">
        <w:t xml:space="preserve"> 2)</w:t>
      </w:r>
      <w:r w:rsidRPr="00F75713">
        <w:t xml:space="preserve">. </w:t>
      </w:r>
      <w:r w:rsidR="00AC5867" w:rsidRPr="00F75713">
        <w:t xml:space="preserve">In general individuals with higher liver viral loads had higher expression of NK cell ligands </w:t>
      </w:r>
      <w:r w:rsidR="00377706">
        <w:t xml:space="preserve">and receptors </w:t>
      </w:r>
      <w:r w:rsidR="00AC5867" w:rsidRPr="00441430">
        <w:rPr>
          <w:color w:val="FF0000"/>
        </w:rPr>
        <w:t>(</w:t>
      </w:r>
      <w:r w:rsidR="001338BB" w:rsidRPr="00441430">
        <w:rPr>
          <w:color w:val="FF0000"/>
        </w:rPr>
        <w:t>ULBP2, ULBP3, LLT1, B7H6</w:t>
      </w:r>
      <w:r w:rsidR="001F2038">
        <w:rPr>
          <w:color w:val="FF0000"/>
        </w:rPr>
        <w:t>, LFA-1, and</w:t>
      </w:r>
      <w:r w:rsidR="001338BB" w:rsidRPr="00441430">
        <w:rPr>
          <w:color w:val="FF0000"/>
        </w:rPr>
        <w:t xml:space="preserve"> DNAM-1</w:t>
      </w:r>
      <w:r w:rsidR="00AC5867" w:rsidRPr="00441430">
        <w:rPr>
          <w:color w:val="FF0000"/>
        </w:rPr>
        <w:t>)</w:t>
      </w:r>
      <w:r w:rsidR="00377706">
        <w:t>.</w:t>
      </w:r>
      <w:r w:rsidR="00AC5867" w:rsidRPr="00F75713">
        <w:t xml:space="preserve"> The exception to this was MICA, which was </w:t>
      </w:r>
      <w:r w:rsidRPr="00F75713">
        <w:t xml:space="preserve">significantly downregulated in patients with </w:t>
      </w:r>
      <w:r w:rsidR="00AC5867" w:rsidRPr="00F75713">
        <w:t xml:space="preserve">high </w:t>
      </w:r>
      <w:r w:rsidRPr="00F75713">
        <w:t>intrahepatic HBV RNA levels (p=0.0</w:t>
      </w:r>
      <w:r w:rsidR="005577CF" w:rsidRPr="00F75713">
        <w:t>2)</w:t>
      </w:r>
      <w:r w:rsidR="008A33A2" w:rsidRPr="00F75713">
        <w:t xml:space="preserve"> and decre</w:t>
      </w:r>
      <w:r w:rsidR="005577CF" w:rsidRPr="00F75713">
        <w:t>ased in high viremic patients (p</w:t>
      </w:r>
      <w:r w:rsidR="008A33A2" w:rsidRPr="00F75713">
        <w:t>=0.05)</w:t>
      </w:r>
      <w:r w:rsidR="00142330">
        <w:t>.</w:t>
      </w:r>
      <w:r w:rsidR="00AC5867" w:rsidRPr="00F75713">
        <w:t xml:space="preserve"> </w:t>
      </w:r>
      <w:r w:rsidR="00B05D60">
        <w:rPr>
          <w:color w:val="FF0000"/>
        </w:rPr>
        <w:t>We a</w:t>
      </w:r>
      <w:r w:rsidR="006C7533">
        <w:rPr>
          <w:color w:val="FF0000"/>
        </w:rPr>
        <w:t xml:space="preserve">lso compared the gene expression in 7 HBeAg(+) patients and 12 HBeAg(-) patients (Figure 3). </w:t>
      </w:r>
      <w:r w:rsidR="00303953">
        <w:rPr>
          <w:color w:val="FF0000"/>
        </w:rPr>
        <w:t>T</w:t>
      </w:r>
      <w:r w:rsidR="006C7533">
        <w:rPr>
          <w:color w:val="FF0000"/>
        </w:rPr>
        <w:t xml:space="preserve">he </w:t>
      </w:r>
      <w:r w:rsidR="00303953">
        <w:rPr>
          <w:color w:val="FF0000"/>
        </w:rPr>
        <w:t xml:space="preserve">expression of </w:t>
      </w:r>
      <w:r w:rsidR="00303953" w:rsidRPr="00441430">
        <w:rPr>
          <w:color w:val="FF0000"/>
        </w:rPr>
        <w:t xml:space="preserve">ULBP2, ULBP3, LLT1, </w:t>
      </w:r>
      <w:r w:rsidR="00303953">
        <w:rPr>
          <w:color w:val="FF0000"/>
        </w:rPr>
        <w:t>LFA-1, and</w:t>
      </w:r>
      <w:r w:rsidR="00303953" w:rsidRPr="00441430">
        <w:rPr>
          <w:color w:val="FF0000"/>
        </w:rPr>
        <w:t xml:space="preserve"> DNAM-1</w:t>
      </w:r>
      <w:r w:rsidR="006C7533">
        <w:rPr>
          <w:color w:val="FF0000"/>
        </w:rPr>
        <w:t xml:space="preserve"> </w:t>
      </w:r>
      <w:r w:rsidR="00303953">
        <w:rPr>
          <w:color w:val="FF0000"/>
        </w:rPr>
        <w:t>was</w:t>
      </w:r>
      <w:r w:rsidR="006C7533">
        <w:rPr>
          <w:color w:val="FF0000"/>
        </w:rPr>
        <w:t xml:space="preserve"> upregulated in </w:t>
      </w:r>
      <w:r w:rsidR="00303953">
        <w:rPr>
          <w:color w:val="FF0000"/>
        </w:rPr>
        <w:t xml:space="preserve">HBeAg(+) patients, the majority of which </w:t>
      </w:r>
      <w:r w:rsidR="00AC7E97">
        <w:rPr>
          <w:color w:val="FF0000"/>
        </w:rPr>
        <w:t>had increased serum and liver HBV levels</w:t>
      </w:r>
      <w:r w:rsidR="00303953">
        <w:rPr>
          <w:color w:val="FF0000"/>
        </w:rPr>
        <w:t xml:space="preserve">, while MICA was downregulated in this group of patients. </w:t>
      </w:r>
      <w:r w:rsidR="00AC5867" w:rsidRPr="00E05E11">
        <w:t>Interestingly LLT1 is a ligand for an inhibitory receptor, CD161, expressed on NK cells and intrahepatic T cells.  Thus this</w:t>
      </w:r>
      <w:r w:rsidR="00D86EF0" w:rsidRPr="00E05E11">
        <w:t>, together with the down-regulation of MICA, represent</w:t>
      </w:r>
      <w:r w:rsidR="00AC5867" w:rsidRPr="00E05E11">
        <w:t xml:space="preserve"> potential escape mechanism</w:t>
      </w:r>
      <w:r w:rsidR="00D86EF0" w:rsidRPr="00E05E11">
        <w:t>s</w:t>
      </w:r>
      <w:r w:rsidR="00AC5867" w:rsidRPr="00E05E11">
        <w:t xml:space="preserve"> for </w:t>
      </w:r>
      <w:r w:rsidR="00D86EF0" w:rsidRPr="00E05E11">
        <w:t>HBV, counteracting the trends observed for the other NKG2D ligands and also B7H6 the ligand for NKp30.</w:t>
      </w:r>
      <w:r w:rsidR="00EB1CAB" w:rsidRPr="00E05E11">
        <w:t xml:space="preserve">  Consistent with the lack of correlation between serum and liver HBV viraemia, we observed no consistent trends of NK cell ligand expression and</w:t>
      </w:r>
      <w:r w:rsidR="00651356" w:rsidRPr="00E05E11">
        <w:t xml:space="preserve"> serum viraemia.</w:t>
      </w:r>
    </w:p>
    <w:p w14:paraId="7FF451E1" w14:textId="4997D68F" w:rsidR="003B255C" w:rsidRPr="00F75713" w:rsidRDefault="006C5FF1" w:rsidP="000F0219">
      <w:pPr>
        <w:tabs>
          <w:tab w:val="left" w:pos="142"/>
        </w:tabs>
        <w:spacing w:line="480" w:lineRule="auto"/>
        <w:ind w:right="-1"/>
        <w:jc w:val="both"/>
        <w:rPr>
          <w:i/>
        </w:rPr>
      </w:pPr>
      <w:r w:rsidRPr="00F75713">
        <w:rPr>
          <w:i/>
        </w:rPr>
        <w:t xml:space="preserve">In vitro correlation of HBV and NK cell ligands </w:t>
      </w:r>
    </w:p>
    <w:p w14:paraId="75436BA1" w14:textId="37EED1B8" w:rsidR="00A07140" w:rsidRPr="00842515" w:rsidRDefault="00C41258" w:rsidP="00A07140">
      <w:pPr>
        <w:tabs>
          <w:tab w:val="left" w:pos="142"/>
        </w:tabs>
        <w:spacing w:line="480" w:lineRule="auto"/>
        <w:ind w:right="-1"/>
        <w:jc w:val="both"/>
        <w:rPr>
          <w:bCs/>
          <w:lang w:val="en-GB"/>
        </w:rPr>
      </w:pPr>
      <w:r w:rsidRPr="00F75713">
        <w:rPr>
          <w:bCs/>
          <w:lang w:val="en-GB"/>
        </w:rPr>
        <w:t xml:space="preserve">We had previously </w:t>
      </w:r>
      <w:r w:rsidR="0052005E" w:rsidRPr="00F75713">
        <w:rPr>
          <w:bCs/>
          <w:lang w:val="en-GB"/>
        </w:rPr>
        <w:t>constructed</w:t>
      </w:r>
      <w:r w:rsidRPr="00F75713">
        <w:rPr>
          <w:bCs/>
          <w:lang w:val="en-GB"/>
        </w:rPr>
        <w:t xml:space="preserve"> </w:t>
      </w:r>
      <w:r w:rsidR="00C93B6F" w:rsidRPr="00F75713">
        <w:rPr>
          <w:bCs/>
          <w:lang w:val="en-GB"/>
        </w:rPr>
        <w:t>using</w:t>
      </w:r>
      <w:r w:rsidR="00D80C84" w:rsidRPr="00F75713">
        <w:rPr>
          <w:bCs/>
          <w:lang w:val="en-GB"/>
        </w:rPr>
        <w:t xml:space="preserve"> site directed mutagenesis, </w:t>
      </w:r>
      <w:r w:rsidRPr="00F75713">
        <w:rPr>
          <w:bCs/>
          <w:lang w:val="en-GB"/>
        </w:rPr>
        <w:t xml:space="preserve">the </w:t>
      </w:r>
      <w:r w:rsidR="00982437" w:rsidRPr="00F75713">
        <w:rPr>
          <w:bCs/>
          <w:lang w:val="en-GB"/>
        </w:rPr>
        <w:t xml:space="preserve">replication-competent plasmids bearing the </w:t>
      </w:r>
      <w:r w:rsidRPr="00F75713">
        <w:rPr>
          <w:bCs/>
          <w:lang w:val="en-GB"/>
        </w:rPr>
        <w:t xml:space="preserve">BCP </w:t>
      </w:r>
      <w:r w:rsidR="00982437" w:rsidRPr="00F75713">
        <w:rPr>
          <w:bCs/>
          <w:lang w:val="en-GB"/>
        </w:rPr>
        <w:t>mutations</w:t>
      </w:r>
      <w:r w:rsidRPr="00F75713">
        <w:rPr>
          <w:bCs/>
          <w:lang w:val="en-GB"/>
        </w:rPr>
        <w:t xml:space="preserve"> 176</w:t>
      </w:r>
      <w:r w:rsidR="00E65CC8" w:rsidRPr="00F75713">
        <w:rPr>
          <w:bCs/>
          <w:lang w:val="en-GB"/>
        </w:rPr>
        <w:t xml:space="preserve">2/64 and 1762/64/66 and the </w:t>
      </w:r>
      <w:r w:rsidR="00E65CC8" w:rsidRPr="00842515">
        <w:rPr>
          <w:bCs/>
          <w:lang w:val="en-GB"/>
        </w:rPr>
        <w:t>pre</w:t>
      </w:r>
      <w:r w:rsidRPr="00842515">
        <w:rPr>
          <w:bCs/>
          <w:lang w:val="en-GB"/>
        </w:rPr>
        <w:t>core 1896, 1899 and 1896/1899</w:t>
      </w:r>
      <w:r w:rsidR="00D80C84" w:rsidRPr="00842515">
        <w:rPr>
          <w:bCs/>
          <w:lang w:val="en-GB"/>
        </w:rPr>
        <w:t xml:space="preserve"> </w:t>
      </w:r>
      <w:r w:rsidR="0067085F">
        <w:rPr>
          <w:noProof/>
          <w:lang w:val="en-GB"/>
        </w:rPr>
        <w:t>[</w:t>
      </w:r>
      <w:r w:rsidR="0067085F">
        <w:rPr>
          <w:bCs/>
          <w:lang w:val="en-GB"/>
        </w:rPr>
        <w:t>Koumbi L, 2016</w:t>
      </w:r>
      <w:r w:rsidR="0067085F" w:rsidRPr="007D20AC">
        <w:rPr>
          <w:bCs/>
          <w:lang w:val="en-GB"/>
        </w:rPr>
        <w:t>, manuscript submitted</w:t>
      </w:r>
      <w:r w:rsidR="0067085F">
        <w:rPr>
          <w:noProof/>
          <w:lang w:val="en-GB"/>
        </w:rPr>
        <w:t>]</w:t>
      </w:r>
      <w:r w:rsidR="0067085F" w:rsidRPr="00842515">
        <w:rPr>
          <w:bCs/>
          <w:lang w:val="en-GB"/>
        </w:rPr>
        <w:t xml:space="preserve"> </w:t>
      </w:r>
      <w:r w:rsidR="00C93B6F" w:rsidRPr="00842515">
        <w:rPr>
          <w:bCs/>
          <w:lang w:val="en-GB"/>
        </w:rPr>
        <w:t>(Table 2)</w:t>
      </w:r>
      <w:r w:rsidRPr="00842515">
        <w:rPr>
          <w:bCs/>
          <w:lang w:val="en-GB"/>
        </w:rPr>
        <w:t>.</w:t>
      </w:r>
      <w:r w:rsidR="00545B53" w:rsidRPr="00F75713">
        <w:rPr>
          <w:bCs/>
          <w:lang w:val="en-GB"/>
        </w:rPr>
        <w:t xml:space="preserve"> </w:t>
      </w:r>
      <w:r w:rsidR="00426CEE" w:rsidRPr="00842515">
        <w:rPr>
          <w:bCs/>
          <w:lang w:val="en-GB"/>
        </w:rPr>
        <w:t>Using the same HBV constructs</w:t>
      </w:r>
      <w:r w:rsidR="0067085F">
        <w:rPr>
          <w:bCs/>
          <w:lang w:val="en-GB"/>
        </w:rPr>
        <w:t xml:space="preserve"> and plasmid free transfection system</w:t>
      </w:r>
      <w:r w:rsidR="00426CEE" w:rsidRPr="00842515">
        <w:rPr>
          <w:bCs/>
          <w:lang w:val="en-GB"/>
        </w:rPr>
        <w:t>, w</w:t>
      </w:r>
      <w:r w:rsidR="00C93B6F" w:rsidRPr="00842515">
        <w:rPr>
          <w:bCs/>
          <w:lang w:val="en-GB"/>
        </w:rPr>
        <w:t xml:space="preserve">e </w:t>
      </w:r>
      <w:r w:rsidR="00426CEE" w:rsidRPr="00842515">
        <w:rPr>
          <w:bCs/>
          <w:lang w:val="en-GB"/>
        </w:rPr>
        <w:t>have previously</w:t>
      </w:r>
      <w:r w:rsidR="00C93B6F" w:rsidRPr="00842515">
        <w:rPr>
          <w:bCs/>
          <w:lang w:val="en-GB"/>
        </w:rPr>
        <w:t xml:space="preserve"> demonstrated that </w:t>
      </w:r>
      <w:r w:rsidR="00865B43" w:rsidRPr="00842515">
        <w:rPr>
          <w:bCs/>
          <w:lang w:val="en-GB"/>
        </w:rPr>
        <w:t xml:space="preserve">compared to the WT and precore variants, </w:t>
      </w:r>
      <w:r w:rsidR="00545B53" w:rsidRPr="00842515">
        <w:rPr>
          <w:bCs/>
          <w:lang w:val="en-GB"/>
        </w:rPr>
        <w:t xml:space="preserve">BCP </w:t>
      </w:r>
      <w:r w:rsidR="00842515" w:rsidRPr="00842515">
        <w:rPr>
          <w:bCs/>
          <w:lang w:val="en-GB"/>
        </w:rPr>
        <w:t xml:space="preserve">mutations </w:t>
      </w:r>
      <w:r w:rsidR="0067085F">
        <w:rPr>
          <w:bCs/>
          <w:lang w:val="en-GB"/>
        </w:rPr>
        <w:t>result in lower viral replication capacity while the</w:t>
      </w:r>
      <w:r w:rsidR="0067085F" w:rsidRPr="00842515">
        <w:rPr>
          <w:bCs/>
          <w:lang w:val="en-GB"/>
        </w:rPr>
        <w:t xml:space="preserve"> precore variants </w:t>
      </w:r>
      <w:r w:rsidR="0067085F">
        <w:rPr>
          <w:bCs/>
          <w:lang w:val="en-GB"/>
        </w:rPr>
        <w:t>had</w:t>
      </w:r>
      <w:r w:rsidR="0067085F" w:rsidRPr="00842515">
        <w:rPr>
          <w:bCs/>
          <w:lang w:val="en-GB"/>
        </w:rPr>
        <w:t xml:space="preserve"> similar replication fitness </w:t>
      </w:r>
      <w:r w:rsidR="0067085F">
        <w:rPr>
          <w:bCs/>
          <w:lang w:val="en-GB"/>
        </w:rPr>
        <w:t>to</w:t>
      </w:r>
      <w:r w:rsidR="0067085F" w:rsidRPr="00842515">
        <w:rPr>
          <w:bCs/>
          <w:lang w:val="en-GB"/>
        </w:rPr>
        <w:t xml:space="preserve"> the WT. </w:t>
      </w:r>
      <w:r w:rsidR="003441FA">
        <w:rPr>
          <w:bCs/>
          <w:lang w:val="en-GB"/>
        </w:rPr>
        <w:t xml:space="preserve">BCP mutants </w:t>
      </w:r>
      <w:r w:rsidR="003441FA" w:rsidRPr="00842515">
        <w:rPr>
          <w:bCs/>
          <w:lang w:val="en-GB"/>
        </w:rPr>
        <w:t xml:space="preserve">consistently </w:t>
      </w:r>
      <w:r w:rsidR="00842515" w:rsidRPr="00842515">
        <w:rPr>
          <w:bCs/>
          <w:lang w:val="en-GB"/>
        </w:rPr>
        <w:t xml:space="preserve">produced </w:t>
      </w:r>
      <w:r w:rsidR="00C93B6F" w:rsidRPr="00842515">
        <w:rPr>
          <w:bCs/>
          <w:lang w:val="en-GB"/>
        </w:rPr>
        <w:t xml:space="preserve">the </w:t>
      </w:r>
      <w:r w:rsidR="00EF5DAE" w:rsidRPr="00842515">
        <w:rPr>
          <w:bCs/>
          <w:lang w:val="en-GB"/>
        </w:rPr>
        <w:t xml:space="preserve">decreased </w:t>
      </w:r>
      <w:r w:rsidR="00C93B6F" w:rsidRPr="00842515">
        <w:rPr>
          <w:bCs/>
          <w:lang w:val="en-GB"/>
        </w:rPr>
        <w:t>accu</w:t>
      </w:r>
      <w:r w:rsidR="00EF5DAE" w:rsidRPr="00842515">
        <w:rPr>
          <w:bCs/>
          <w:lang w:val="en-GB"/>
        </w:rPr>
        <w:t>mulation of HBV RNA transcripts</w:t>
      </w:r>
      <w:r w:rsidR="00865B43" w:rsidRPr="00842515">
        <w:rPr>
          <w:bCs/>
          <w:lang w:val="en-GB"/>
        </w:rPr>
        <w:t xml:space="preserve"> (Northern blotting)</w:t>
      </w:r>
      <w:r w:rsidR="00426CEE" w:rsidRPr="00842515">
        <w:rPr>
          <w:bCs/>
          <w:lang w:val="en-GB"/>
        </w:rPr>
        <w:t>(Figure 3); replicative intermediates including cccDNA</w:t>
      </w:r>
      <w:r w:rsidR="003441FA">
        <w:rPr>
          <w:bCs/>
          <w:lang w:val="en-GB"/>
        </w:rPr>
        <w:t xml:space="preserve"> (Southern blotting)</w:t>
      </w:r>
      <w:r w:rsidR="00EF5DAE" w:rsidRPr="00842515">
        <w:rPr>
          <w:bCs/>
          <w:lang w:val="en-GB"/>
        </w:rPr>
        <w:t xml:space="preserve">; and culture HB surface antigen (HBsAg) levels </w:t>
      </w:r>
      <w:r w:rsidR="00865B43" w:rsidRPr="00842515">
        <w:rPr>
          <w:bCs/>
          <w:lang w:val="en-GB"/>
        </w:rPr>
        <w:t>(ELISA)</w:t>
      </w:r>
      <w:r w:rsidR="00EF5DAE" w:rsidRPr="00842515">
        <w:rPr>
          <w:bCs/>
          <w:lang w:val="en-GB"/>
        </w:rPr>
        <w:t xml:space="preserve"> </w:t>
      </w:r>
      <w:r w:rsidR="008761ED">
        <w:rPr>
          <w:noProof/>
          <w:lang w:val="en-GB"/>
        </w:rPr>
        <w:t>[</w:t>
      </w:r>
      <w:r w:rsidR="008761ED">
        <w:rPr>
          <w:bCs/>
          <w:lang w:val="en-GB"/>
        </w:rPr>
        <w:t>Koumbi L, 2016</w:t>
      </w:r>
      <w:r w:rsidR="008761ED" w:rsidRPr="007D20AC">
        <w:rPr>
          <w:bCs/>
          <w:lang w:val="en-GB"/>
        </w:rPr>
        <w:t>, manuscript submitted</w:t>
      </w:r>
      <w:r w:rsidR="008761ED">
        <w:rPr>
          <w:noProof/>
          <w:lang w:val="en-GB"/>
        </w:rPr>
        <w:t>]</w:t>
      </w:r>
      <w:r w:rsidR="00545B53" w:rsidRPr="00842515">
        <w:rPr>
          <w:bCs/>
          <w:lang w:val="en-GB"/>
        </w:rPr>
        <w:t>.</w:t>
      </w:r>
      <w:r w:rsidR="004A5675" w:rsidRPr="00842515">
        <w:rPr>
          <w:bCs/>
          <w:lang w:val="en-GB"/>
        </w:rPr>
        <w:t xml:space="preserve"> </w:t>
      </w:r>
    </w:p>
    <w:p w14:paraId="2FA386EC" w14:textId="378E395E" w:rsidR="003B255C" w:rsidRPr="00F75713" w:rsidRDefault="003B255C" w:rsidP="000F0219">
      <w:pPr>
        <w:tabs>
          <w:tab w:val="left" w:pos="142"/>
        </w:tabs>
        <w:spacing w:line="480" w:lineRule="auto"/>
        <w:ind w:right="-1"/>
        <w:jc w:val="both"/>
        <w:rPr>
          <w:bCs/>
          <w:lang w:val="en-GB"/>
        </w:rPr>
      </w:pPr>
      <w:r w:rsidRPr="00842515">
        <w:t xml:space="preserve">To investigate whether the differential replication </w:t>
      </w:r>
      <w:r w:rsidR="00E741BA" w:rsidRPr="00842515">
        <w:t>of HBV</w:t>
      </w:r>
      <w:r w:rsidRPr="00842515">
        <w:t xml:space="preserve"> induces changes </w:t>
      </w:r>
      <w:r w:rsidR="00501C31" w:rsidRPr="00842515">
        <w:t xml:space="preserve">in </w:t>
      </w:r>
      <w:r w:rsidRPr="00842515">
        <w:t>the</w:t>
      </w:r>
      <w:r w:rsidRPr="00F75713">
        <w:t xml:space="preserve"> expression of </w:t>
      </w:r>
      <w:r w:rsidR="00501C31" w:rsidRPr="00F75713">
        <w:t xml:space="preserve">ligands for </w:t>
      </w:r>
      <w:r w:rsidR="00825B50" w:rsidRPr="00F75713">
        <w:t xml:space="preserve">NK </w:t>
      </w:r>
      <w:r w:rsidR="00501C31" w:rsidRPr="00F75713">
        <w:t xml:space="preserve">cell receptors </w:t>
      </w:r>
      <w:r w:rsidRPr="00F75713">
        <w:t xml:space="preserve">on transfected HepG2 we performed RT </w:t>
      </w:r>
      <w:r w:rsidR="00842270" w:rsidRPr="00842515">
        <w:t>q</w:t>
      </w:r>
      <w:r w:rsidR="00704478" w:rsidRPr="00842515">
        <w:t xml:space="preserve">PCR (Figure </w:t>
      </w:r>
      <w:r w:rsidR="00426CEE" w:rsidRPr="00842515">
        <w:t>4</w:t>
      </w:r>
      <w:r w:rsidR="00704478" w:rsidRPr="00842515">
        <w:t>).</w:t>
      </w:r>
      <w:r w:rsidR="00842270" w:rsidRPr="00842515">
        <w:t xml:space="preserve"> Transfection of HepG2 cells induced up-regulation of all NK cell</w:t>
      </w:r>
      <w:r w:rsidR="00842270" w:rsidRPr="00F75713">
        <w:t xml:space="preserve"> ligands tested.  </w:t>
      </w:r>
      <w:r w:rsidRPr="00F75713">
        <w:t xml:space="preserve">MICA, ULBP3 and B7H6 transcript levels were not </w:t>
      </w:r>
      <w:r w:rsidR="00842270" w:rsidRPr="00F75713">
        <w:t xml:space="preserve">significantly </w:t>
      </w:r>
      <w:r w:rsidRPr="00F75713">
        <w:t>altered after exposure to the WT and HBeAg mu</w:t>
      </w:r>
      <w:r w:rsidR="00426CEE">
        <w:t>tant variants examined (</w:t>
      </w:r>
      <w:r w:rsidR="00426CEE" w:rsidRPr="008761ED">
        <w:t>Figure 4</w:t>
      </w:r>
      <w:r w:rsidRPr="008761ED">
        <w:t xml:space="preserve">). </w:t>
      </w:r>
      <w:r w:rsidR="00842270" w:rsidRPr="008761ED">
        <w:t>However</w:t>
      </w:r>
      <w:r w:rsidR="00842270" w:rsidRPr="00F75713">
        <w:t xml:space="preserve"> we observed a weak trend towards an association of ULBP2 with viraemia</w:t>
      </w:r>
      <w:r w:rsidR="00E741BA" w:rsidRPr="00F75713">
        <w:t xml:space="preserve"> in that there was reduce levels of ULBP2 mRNA with the BCP mutants as compared to </w:t>
      </w:r>
      <w:r w:rsidR="00F40F5E" w:rsidRPr="00F75713">
        <w:t>WT</w:t>
      </w:r>
      <w:r w:rsidR="00E741BA" w:rsidRPr="00F75713">
        <w:t xml:space="preserve"> and increased expression with the pre-core variants. </w:t>
      </w:r>
      <w:r w:rsidR="00842270" w:rsidRPr="00F75713">
        <w:t xml:space="preserve"> </w:t>
      </w:r>
      <w:r w:rsidR="00B77C27" w:rsidRPr="00F75713">
        <w:t xml:space="preserve">However, expression </w:t>
      </w:r>
      <w:r w:rsidR="00E06BFF" w:rsidRPr="00F75713">
        <w:t xml:space="preserve">of LLT-1 in HepG2 transfected with the WT genome was significantly decreased as compared to 1762/74 (P=0.01) and 1762/64/66 (P=0.04). </w:t>
      </w:r>
      <w:r w:rsidR="00501C31" w:rsidRPr="00F75713">
        <w:t xml:space="preserve">Thus </w:t>
      </w:r>
      <w:r w:rsidR="00E06BFF" w:rsidRPr="00F75713">
        <w:t>LLT-1 correlated with the BCP mutations and their low replication efficiency.</w:t>
      </w:r>
      <w:r w:rsidR="00501C31" w:rsidRPr="00F75713">
        <w:t xml:space="preserve">  This is consistent with our findings for intrahepatic LLT1 RNA levels.</w:t>
      </w:r>
    </w:p>
    <w:p w14:paraId="536D75FF" w14:textId="77777777" w:rsidR="00EF1ECD" w:rsidRPr="00EF1ECD" w:rsidRDefault="00EF1ECD" w:rsidP="00B77C27">
      <w:pPr>
        <w:tabs>
          <w:tab w:val="left" w:pos="142"/>
        </w:tabs>
        <w:spacing w:line="480" w:lineRule="auto"/>
        <w:ind w:right="-1"/>
        <w:jc w:val="both"/>
        <w:rPr>
          <w:b/>
        </w:rPr>
      </w:pPr>
      <w:r w:rsidRPr="00EF1ECD">
        <w:rPr>
          <w:b/>
        </w:rPr>
        <w:t>DISCUSSION</w:t>
      </w:r>
    </w:p>
    <w:p w14:paraId="0C96F32F" w14:textId="5F80B5E4" w:rsidR="002920DF" w:rsidRDefault="00DE4235" w:rsidP="00B77C27">
      <w:pPr>
        <w:tabs>
          <w:tab w:val="left" w:pos="142"/>
        </w:tabs>
        <w:spacing w:line="480" w:lineRule="auto"/>
        <w:ind w:right="-1"/>
        <w:jc w:val="both"/>
        <w:rPr>
          <w:color w:val="FF0000"/>
        </w:rPr>
      </w:pPr>
      <w:r w:rsidRPr="00F75713">
        <w:t>A</w:t>
      </w:r>
      <w:r w:rsidR="00A71504" w:rsidRPr="00F75713">
        <w:t>ccumulating evidence suggest that a</w:t>
      </w:r>
      <w:r w:rsidRPr="00F75713">
        <w:t>ctivation of the NKG2D-ligand pathway contribute</w:t>
      </w:r>
      <w:r w:rsidR="00501C31" w:rsidRPr="00F75713">
        <w:t>s</w:t>
      </w:r>
      <w:r w:rsidRPr="00F75713">
        <w:t xml:space="preserve"> to the outcome of HBV infection. </w:t>
      </w:r>
      <w:r w:rsidR="00467257" w:rsidRPr="00842515">
        <w:t>The unpredictable natural history of chronic HBV infection makes it difficult to sample the immune correlates of viral replication activity longitudinally. The level of HBV DNA in serum is commonly used as a surrogate marker of HBV replication in the clinical setting but it does not reflect the levels of HBV in the liver</w:t>
      </w:r>
      <w:r w:rsidR="00467257" w:rsidRPr="00842515">
        <w:fldChar w:fldCharType="begin">
          <w:fldData xml:space="preserve">PEVuZE5vdGU+PENpdGU+PEF1dGhvcj5XZXJsZS1MYXBvc3RvbGxlPC9BdXRob3I+PFllYXI+MjAw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</w:fldData>
        </w:fldChar>
      </w:r>
      <w:r w:rsidR="003C6AD3">
        <w:instrText xml:space="preserve"> ADDIN EN.CITE </w:instrText>
      </w:r>
      <w:r w:rsidR="003C6AD3">
        <w:fldChar w:fldCharType="begin">
          <w:fldData xml:space="preserve">PEVuZE5vdGU+PENpdGU+PEF1dGhvcj5XZXJsZS1MYXBvc3RvbGxlPC9BdXRob3I+PFllYXI+MjAw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</w:fldData>
        </w:fldChar>
      </w:r>
      <w:r w:rsidR="003C6AD3">
        <w:instrText xml:space="preserve"> ADDIN EN.CITE.DATA </w:instrText>
      </w:r>
      <w:r w:rsidR="003C6AD3">
        <w:fldChar w:fldCharType="end"/>
      </w:r>
      <w:r w:rsidR="00467257" w:rsidRPr="00842515">
        <w:fldChar w:fldCharType="separate"/>
      </w:r>
      <w:r w:rsidR="003C6AD3">
        <w:rPr>
          <w:noProof/>
        </w:rPr>
        <w:t>[33]</w:t>
      </w:r>
      <w:r w:rsidR="00467257" w:rsidRPr="00842515">
        <w:fldChar w:fldCharType="end"/>
      </w:r>
      <w:r w:rsidR="00467257" w:rsidRPr="00842515">
        <w:t xml:space="preserve">. To monitor HBV levels, in addition to serum viremia we assessed HBV RNA expression in the same liver sample that we determined NK ligand RNA expression. </w:t>
      </w:r>
      <w:r w:rsidR="00467257">
        <w:t>We found that</w:t>
      </w:r>
      <w:r w:rsidR="00C25982" w:rsidRPr="00F75713">
        <w:t xml:space="preserve"> </w:t>
      </w:r>
      <w:r w:rsidR="00903202" w:rsidRPr="00F75713">
        <w:t>MICA</w:t>
      </w:r>
      <w:r w:rsidR="00081067" w:rsidRPr="00F75713">
        <w:t xml:space="preserve"> transcripts were decreased in </w:t>
      </w:r>
      <w:r w:rsidR="00081067" w:rsidRPr="00842515">
        <w:t>high</w:t>
      </w:r>
      <w:r w:rsidR="00501C31" w:rsidRPr="00842515">
        <w:t>ly</w:t>
      </w:r>
      <w:r w:rsidR="00142330" w:rsidRPr="00842515">
        <w:t xml:space="preserve"> viremic liver samples</w:t>
      </w:r>
      <w:r w:rsidR="00081067" w:rsidRPr="00F75713">
        <w:t xml:space="preserve"> of CHB patients whereas </w:t>
      </w:r>
      <w:r w:rsidR="006C5FF1" w:rsidRPr="00F75713">
        <w:t xml:space="preserve">there was a trend towards increased expression of </w:t>
      </w:r>
      <w:r w:rsidR="006C5FF1" w:rsidRPr="00142330">
        <w:t>UL</w:t>
      </w:r>
      <w:r w:rsidR="00142330">
        <w:t>B</w:t>
      </w:r>
      <w:r w:rsidR="006C5FF1" w:rsidRPr="00142330">
        <w:t>P2</w:t>
      </w:r>
      <w:r w:rsidR="006C5FF1" w:rsidRPr="00F75713">
        <w:t xml:space="preserve"> and ULBP3 with </w:t>
      </w:r>
      <w:r w:rsidR="00081067" w:rsidRPr="00F75713">
        <w:t xml:space="preserve">HBV </w:t>
      </w:r>
      <w:r w:rsidR="006C5FF1" w:rsidRPr="00F75713">
        <w:t xml:space="preserve">liver </w:t>
      </w:r>
      <w:r w:rsidR="00751B9F" w:rsidRPr="00F75713">
        <w:t>viremia.</w:t>
      </w:r>
      <w:r w:rsidR="00AC7E97">
        <w:t xml:space="preserve"> </w:t>
      </w:r>
      <w:r w:rsidR="00B77C27" w:rsidRPr="00F75713">
        <w:t xml:space="preserve">Thus </w:t>
      </w:r>
      <w:r w:rsidR="00AC7E97">
        <w:t xml:space="preserve">a </w:t>
      </w:r>
      <w:r w:rsidR="00B77C27" w:rsidRPr="00F75713">
        <w:t xml:space="preserve">general trend towards upregulating expression of NK cell ligands, could be counteracted by decreasing expression of MICA </w:t>
      </w:r>
      <w:r w:rsidR="00751B9F" w:rsidRPr="00F75713">
        <w:t xml:space="preserve">and hence weakening NK surveillance of </w:t>
      </w:r>
      <w:r w:rsidR="0034259C" w:rsidRPr="00F75713">
        <w:t xml:space="preserve">the </w:t>
      </w:r>
      <w:r w:rsidR="00751B9F" w:rsidRPr="00F75713">
        <w:t xml:space="preserve">infected cells. </w:t>
      </w:r>
      <w:r w:rsidR="002920DF" w:rsidRPr="00F75713">
        <w:t>The</w:t>
      </w:r>
      <w:r w:rsidR="00B77C27" w:rsidRPr="00F75713">
        <w:t>se</w:t>
      </w:r>
      <w:r w:rsidR="002920DF" w:rsidRPr="00F75713">
        <w:t xml:space="preserve"> patients </w:t>
      </w:r>
      <w:r w:rsidR="00751B9F" w:rsidRPr="00F75713">
        <w:t>ha</w:t>
      </w:r>
      <w:r w:rsidR="00E26AFF" w:rsidRPr="00F75713">
        <w:t>d minimal inflammation</w:t>
      </w:r>
      <w:r w:rsidR="00B77C27" w:rsidRPr="00F75713">
        <w:t xml:space="preserve"> on their liver biopsies</w:t>
      </w:r>
      <w:r w:rsidR="002920DF" w:rsidRPr="00F75713">
        <w:t xml:space="preserve"> </w:t>
      </w:r>
      <w:r w:rsidR="00591442" w:rsidRPr="00F75713">
        <w:t>and therefore downregulation</w:t>
      </w:r>
      <w:r w:rsidR="0020522E" w:rsidRPr="00F75713">
        <w:t xml:space="preserve"> of MICA </w:t>
      </w:r>
      <w:r w:rsidR="00591442" w:rsidRPr="00F75713">
        <w:t>could be both harmful by inhibiting NK-induced viral clearance but also protective by preventing</w:t>
      </w:r>
      <w:r w:rsidR="003B7A06" w:rsidRPr="00F75713">
        <w:t xml:space="preserve"> </w:t>
      </w:r>
      <w:r w:rsidR="00591442" w:rsidRPr="00F75713">
        <w:t xml:space="preserve">the infected hepatocytes </w:t>
      </w:r>
      <w:r w:rsidR="00E65CC8" w:rsidRPr="00F75713">
        <w:t>from becoming</w:t>
      </w:r>
      <w:r w:rsidR="003B7A06" w:rsidRPr="00F75713">
        <w:t xml:space="preserve"> targets for NK cell-mediated killing and </w:t>
      </w:r>
      <w:r w:rsidR="00E65CC8" w:rsidRPr="00F75713">
        <w:t xml:space="preserve">hence preventing </w:t>
      </w:r>
      <w:r w:rsidR="00706C63" w:rsidRPr="00F75713">
        <w:t>the development of li</w:t>
      </w:r>
      <w:r w:rsidR="003B7A06" w:rsidRPr="00F75713">
        <w:t xml:space="preserve">ver injury.  </w:t>
      </w:r>
      <w:r w:rsidR="00016E7E">
        <w:rPr>
          <w:color w:val="FF0000"/>
        </w:rPr>
        <w:t xml:space="preserve">Furthermore the NK markers B7H6, DNAM-1, LFA-1 and TRAIL were also slightly elevated in high viremic liver samples. Our results </w:t>
      </w:r>
      <w:r w:rsidR="00DC3007">
        <w:rPr>
          <w:color w:val="FF0000"/>
        </w:rPr>
        <w:t xml:space="preserve">indicate that high HBV replication induces the upregulation of gene expression of these NK ligands. A recent study by Lunemann showed </w:t>
      </w:r>
      <w:r w:rsidR="00857751">
        <w:rPr>
          <w:color w:val="FF0000"/>
        </w:rPr>
        <w:t xml:space="preserve">lower levels of </w:t>
      </w:r>
      <w:r w:rsidR="005A0087">
        <w:rPr>
          <w:color w:val="FF0000"/>
        </w:rPr>
        <w:t>NKG2</w:t>
      </w:r>
      <w:r w:rsidR="00DC3007">
        <w:rPr>
          <w:color w:val="FF0000"/>
        </w:rPr>
        <w:t xml:space="preserve">A, DNAM-1 and TRAIL </w:t>
      </w:r>
      <w:r w:rsidR="00857751">
        <w:rPr>
          <w:color w:val="FF0000"/>
        </w:rPr>
        <w:t>on the NK cells of</w:t>
      </w:r>
      <w:r w:rsidR="00DC3007">
        <w:rPr>
          <w:color w:val="FF0000"/>
        </w:rPr>
        <w:t xml:space="preserve"> CHB patients as compared to acute patients </w:t>
      </w:r>
      <w:r w:rsidR="003C6AD3">
        <w:rPr>
          <w:color w:val="FF0000"/>
        </w:rPr>
        <w:fldChar w:fldCharType="begin">
          <w:fldData xml:space="preserve">PEVuZE5vdGU+PENpdGU+PEF1dGhvcj5MdWNpZm9yYTwvQXV0aG9yPjxZZWFyPjIwMTQ8L1llYXI+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</w:fldData>
        </w:fldChar>
      </w:r>
      <w:r w:rsidR="003C6AD3">
        <w:rPr>
          <w:color w:val="FF0000"/>
        </w:rPr>
        <w:instrText xml:space="preserve"> ADDIN EN.CITE </w:instrText>
      </w:r>
      <w:r w:rsidR="003C6AD3">
        <w:rPr>
          <w:color w:val="FF0000"/>
        </w:rPr>
        <w:fldChar w:fldCharType="begin">
          <w:fldData xml:space="preserve">PEVuZE5vdGU+PENpdGU+PEF1dGhvcj5MdWNpZm9yYTwvQXV0aG9yPjxZZWFyPjIwMTQ8L1llYXI+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</w:fldData>
        </w:fldChar>
      </w:r>
      <w:r w:rsidR="003C6AD3">
        <w:rPr>
          <w:color w:val="FF0000"/>
        </w:rPr>
        <w:instrText xml:space="preserve"> ADDIN EN.CITE.DATA </w:instrText>
      </w:r>
      <w:r w:rsidR="003C6AD3">
        <w:rPr>
          <w:color w:val="FF0000"/>
        </w:rPr>
      </w:r>
      <w:r w:rsidR="003C6AD3">
        <w:rPr>
          <w:color w:val="FF0000"/>
        </w:rPr>
        <w:fldChar w:fldCharType="end"/>
      </w:r>
      <w:r w:rsidR="003C6AD3">
        <w:rPr>
          <w:color w:val="FF0000"/>
        </w:rPr>
      </w:r>
      <w:r w:rsidR="003C6AD3">
        <w:rPr>
          <w:color w:val="FF0000"/>
        </w:rPr>
        <w:fldChar w:fldCharType="separate"/>
      </w:r>
      <w:r w:rsidR="003C6AD3">
        <w:rPr>
          <w:noProof/>
          <w:color w:val="FF0000"/>
        </w:rPr>
        <w:t>[34]</w:t>
      </w:r>
      <w:r w:rsidR="003C6AD3">
        <w:rPr>
          <w:color w:val="FF0000"/>
        </w:rPr>
        <w:fldChar w:fldCharType="end"/>
      </w:r>
      <w:r w:rsidR="00DC3007">
        <w:rPr>
          <w:color w:val="FF0000"/>
        </w:rPr>
        <w:t xml:space="preserve">. </w:t>
      </w:r>
      <w:r w:rsidR="00857751">
        <w:rPr>
          <w:color w:val="FF0000"/>
        </w:rPr>
        <w:t xml:space="preserve">  It has been previously shown that </w:t>
      </w:r>
      <w:r w:rsidR="00B232AC">
        <w:rPr>
          <w:color w:val="FF0000"/>
        </w:rPr>
        <w:t>higher expression of NKG2D ligands on cancer cells is associated with down-regulation of NKG2D on NK cells related to soluble NKG2D ligand secretion.  We therefore propose that a similar process occurs in CHB.</w:t>
      </w:r>
    </w:p>
    <w:p w14:paraId="6A572467" w14:textId="77777777" w:rsidR="00857751" w:rsidRDefault="00857751" w:rsidP="00B77C27">
      <w:pPr>
        <w:tabs>
          <w:tab w:val="left" w:pos="142"/>
        </w:tabs>
        <w:spacing w:line="480" w:lineRule="auto"/>
        <w:ind w:right="-1"/>
        <w:jc w:val="both"/>
        <w:rPr>
          <w:color w:val="FF0000"/>
        </w:rPr>
      </w:pPr>
    </w:p>
    <w:p w14:paraId="2C1C7AB5" w14:textId="77777777" w:rsidR="00857751" w:rsidRDefault="00857751" w:rsidP="00B77C27">
      <w:pPr>
        <w:tabs>
          <w:tab w:val="left" w:pos="142"/>
        </w:tabs>
        <w:spacing w:line="480" w:lineRule="auto"/>
        <w:ind w:right="-1"/>
        <w:jc w:val="both"/>
      </w:pPr>
    </w:p>
    <w:p w14:paraId="12E1DC55" w14:textId="4FC8ED32" w:rsidR="00785911" w:rsidRPr="00842515" w:rsidRDefault="004C5E0D" w:rsidP="000F0219">
      <w:pPr>
        <w:tabs>
          <w:tab w:val="left" w:pos="142"/>
        </w:tabs>
        <w:spacing w:line="480" w:lineRule="auto"/>
        <w:ind w:right="-1"/>
        <w:jc w:val="both"/>
      </w:pPr>
      <w:r w:rsidRPr="00F75713">
        <w:t xml:space="preserve">In the course of CHB infection, </w:t>
      </w:r>
      <w:r w:rsidR="009075D7" w:rsidRPr="00F75713">
        <w:t>HBeAg-negativity concurs with the emergence of the precore mutation 1</w:t>
      </w:r>
      <w:r w:rsidR="00706C63" w:rsidRPr="00F75713">
        <w:t xml:space="preserve">896 and 1899 while the BCP mutation 1762/64 and 1762/64/66 reduces HBeAg production. We </w:t>
      </w:r>
      <w:r w:rsidR="0063327B" w:rsidRPr="00F75713">
        <w:t xml:space="preserve">have </w:t>
      </w:r>
      <w:r w:rsidR="00706C63" w:rsidRPr="00F75713">
        <w:t xml:space="preserve">previously </w:t>
      </w:r>
      <w:r w:rsidR="00426CEE">
        <w:t>showed</w:t>
      </w:r>
      <w:r w:rsidR="00706C63" w:rsidRPr="00F75713">
        <w:t xml:space="preserve"> that the BCP mutations </w:t>
      </w:r>
      <w:r w:rsidR="00706C63" w:rsidRPr="00F75713">
        <w:rPr>
          <w:lang w:val="en-GB"/>
        </w:rPr>
        <w:t xml:space="preserve">result in lower viral replication capacity, whereas the major precore mutations have no effect on viral replication. </w:t>
      </w:r>
      <w:r w:rsidR="00162252" w:rsidRPr="00F75713">
        <w:t>The expression of all NKG2DL was increased when HepG2 cells were transfected by HBV suggesting that HBV induces NKG2DL upregulation</w:t>
      </w:r>
      <w:r w:rsidR="00201BDF">
        <w:t>. This finding is</w:t>
      </w:r>
      <w:r w:rsidR="00A6592E" w:rsidRPr="00F75713">
        <w:t xml:space="preserve"> consistent with our observation that NK cell ligands, with the exception of MICA, are increased in HBV infection</w:t>
      </w:r>
      <w:r w:rsidR="00162252" w:rsidRPr="00F75713">
        <w:t>.</w:t>
      </w:r>
      <w:r w:rsidR="00E65CC8" w:rsidRPr="00F75713">
        <w:t xml:space="preserve"> </w:t>
      </w:r>
      <w:r w:rsidR="007B7376" w:rsidRPr="00F75713">
        <w:t xml:space="preserve">However consistent trends for the ligands for activating receptors were not observed between </w:t>
      </w:r>
      <w:r w:rsidR="007B7376" w:rsidRPr="00467257">
        <w:rPr>
          <w:i/>
        </w:rPr>
        <w:t>in vivo</w:t>
      </w:r>
      <w:r w:rsidR="007B7376" w:rsidRPr="00F75713">
        <w:t xml:space="preserve"> and </w:t>
      </w:r>
      <w:r w:rsidR="007B7376" w:rsidRPr="00467257">
        <w:rPr>
          <w:i/>
        </w:rPr>
        <w:t>in vitro</w:t>
      </w:r>
      <w:r w:rsidR="007B7376" w:rsidRPr="00F75713">
        <w:t xml:space="preserve"> assays</w:t>
      </w:r>
      <w:r w:rsidR="005A0087">
        <w:t xml:space="preserve"> </w:t>
      </w:r>
      <w:r w:rsidR="005A0087" w:rsidRPr="005A0087">
        <w:rPr>
          <w:color w:val="FF0000"/>
        </w:rPr>
        <w:t>nor between HBeAg(+) and HBeAg(-) patients</w:t>
      </w:r>
      <w:r w:rsidR="007B7376" w:rsidRPr="00F75713">
        <w:t xml:space="preserve">, with the possible exception of ULBP2. In general NKG2D is a system thought to be important for </w:t>
      </w:r>
      <w:r w:rsidR="007B7376" w:rsidRPr="00842515">
        <w:t>clearing viral infection, and especially CMV which has developed multiple mechanisms to down-regulate different NKG2D ligands</w:t>
      </w:r>
      <w:r w:rsidR="007B7376" w:rsidRPr="00842515">
        <w:fldChar w:fldCharType="begin">
          <w:fldData xml:space="preserve">PEVuZE5vdGU+PENpdGU+PEF1dGhvcj52YW4gWm9ubmV2ZWxkPC9BdXRob3I+PFllYXI+MjAwNjwv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</w:fldData>
        </w:fldChar>
      </w:r>
      <w:r w:rsidR="003C6AD3">
        <w:instrText xml:space="preserve"> ADDIN EN.CITE </w:instrText>
      </w:r>
      <w:r w:rsidR="003C6AD3">
        <w:fldChar w:fldCharType="begin">
          <w:fldData xml:space="preserve">PEVuZE5vdGU+PENpdGU+PEF1dGhvcj52YW4gWm9ubmV2ZWxkPC9BdXRob3I+PFllYXI+MjAwNjwv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</w:fldData>
        </w:fldChar>
      </w:r>
      <w:r w:rsidR="003C6AD3">
        <w:instrText xml:space="preserve"> ADDIN EN.CITE.DATA </w:instrText>
      </w:r>
      <w:r w:rsidR="003C6AD3">
        <w:fldChar w:fldCharType="end"/>
      </w:r>
      <w:r w:rsidR="007B7376" w:rsidRPr="00842515">
        <w:fldChar w:fldCharType="separate"/>
      </w:r>
      <w:r w:rsidR="003C6AD3">
        <w:rPr>
          <w:noProof/>
        </w:rPr>
        <w:t>[35]</w:t>
      </w:r>
      <w:r w:rsidR="007B7376" w:rsidRPr="00842515">
        <w:fldChar w:fldCharType="end"/>
      </w:r>
      <w:r w:rsidR="007B7376" w:rsidRPr="00842515">
        <w:t>.</w:t>
      </w:r>
      <w:r w:rsidR="001E1AB4">
        <w:t xml:space="preserve"> </w:t>
      </w:r>
      <w:r w:rsidR="00485F8E" w:rsidRPr="00842515">
        <w:t>Consistent with previous studies we found that MICA expression is reduced in the liver of CHB patients</w:t>
      </w:r>
      <w:r w:rsidR="00485F8E" w:rsidRPr="00842515">
        <w:fldChar w:fldCharType="begin">
          <w:fldData xml:space="preserve">PEVuZE5vdGU+PENpdGU+PEF1dGhvcj5DaGVuPC9BdXRob3I+PFllYXI+MjAwNjwvWWVhcj48UmVj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</w:fldData>
        </w:fldChar>
      </w:r>
      <w:r w:rsidR="003C6AD3">
        <w:instrText xml:space="preserve"> ADDIN EN.CITE </w:instrText>
      </w:r>
      <w:r w:rsidR="003C6AD3">
        <w:fldChar w:fldCharType="begin">
          <w:fldData xml:space="preserve">PEVuZE5vdGU+PENpdGU+PEF1dGhvcj5DaGVuPC9BdXRob3I+PFllYXI+MjAwNjwvWWVhcj48UmVj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</w:fldData>
        </w:fldChar>
      </w:r>
      <w:r w:rsidR="003C6AD3">
        <w:instrText xml:space="preserve"> ADDIN EN.CITE.DATA </w:instrText>
      </w:r>
      <w:r w:rsidR="003C6AD3">
        <w:fldChar w:fldCharType="end"/>
      </w:r>
      <w:r w:rsidR="00485F8E" w:rsidRPr="00842515">
        <w:fldChar w:fldCharType="separate"/>
      </w:r>
      <w:r w:rsidR="003C6AD3">
        <w:rPr>
          <w:noProof/>
        </w:rPr>
        <w:t>[36,37]</w:t>
      </w:r>
      <w:r w:rsidR="00485F8E" w:rsidRPr="00842515">
        <w:fldChar w:fldCharType="end"/>
      </w:r>
      <w:r w:rsidR="007B7376" w:rsidRPr="00842515">
        <w:t>. T</w:t>
      </w:r>
      <w:r w:rsidR="00485F8E" w:rsidRPr="00842515">
        <w:t xml:space="preserve">ransfection of HepG2 cells with all HBV constructs induced </w:t>
      </w:r>
      <w:r w:rsidR="007B7376" w:rsidRPr="00842515">
        <w:t>its</w:t>
      </w:r>
      <w:r w:rsidR="00485F8E" w:rsidRPr="00842515">
        <w:t xml:space="preserve"> </w:t>
      </w:r>
      <w:r w:rsidR="007B7376" w:rsidRPr="00842515">
        <w:t>expression</w:t>
      </w:r>
      <w:r w:rsidR="00485F8E" w:rsidRPr="00842515">
        <w:t xml:space="preserve"> </w:t>
      </w:r>
      <w:r w:rsidR="007B7376" w:rsidRPr="00842515">
        <w:t>suggesting that early in infection MICA is</w:t>
      </w:r>
      <w:r w:rsidR="00485F8E" w:rsidRPr="00842515">
        <w:t xml:space="preserve"> </w:t>
      </w:r>
      <w:r w:rsidR="007B7376" w:rsidRPr="00842515">
        <w:t xml:space="preserve">upregulated but in the persistent infection HBV weakens the immune surveillance of NK cells by inhibiting MICA expression. </w:t>
      </w:r>
    </w:p>
    <w:p w14:paraId="22F8517D" w14:textId="52360E13" w:rsidR="007A6802" w:rsidRPr="00F75713" w:rsidRDefault="009E23B7" w:rsidP="000F0219">
      <w:pPr>
        <w:tabs>
          <w:tab w:val="left" w:pos="142"/>
        </w:tabs>
        <w:spacing w:line="480" w:lineRule="auto"/>
        <w:ind w:right="-1"/>
        <w:jc w:val="both"/>
      </w:pPr>
      <w:r w:rsidRPr="00842515">
        <w:t>Conversely</w:t>
      </w:r>
      <w:r w:rsidR="00951166" w:rsidRPr="00842515">
        <w:t>,</w:t>
      </w:r>
      <w:r w:rsidR="007A6802" w:rsidRPr="00842515">
        <w:t xml:space="preserve"> expression of LLT1 </w:t>
      </w:r>
      <w:r w:rsidR="001A4410" w:rsidRPr="00842515">
        <w:t xml:space="preserve">was </w:t>
      </w:r>
      <w:r w:rsidR="007347F2" w:rsidRPr="00842515">
        <w:t>increased</w:t>
      </w:r>
      <w:r w:rsidR="001A4410" w:rsidRPr="00842515">
        <w:t xml:space="preserve"> in patients with </w:t>
      </w:r>
      <w:r w:rsidR="00BE14B8" w:rsidRPr="00842515">
        <w:t>high</w:t>
      </w:r>
      <w:r w:rsidR="00F838AC" w:rsidRPr="00842515">
        <w:t xml:space="preserve"> serum and</w:t>
      </w:r>
      <w:r w:rsidR="00F838AC" w:rsidRPr="00F75713">
        <w:t xml:space="preserve"> intrahepatic viremia. </w:t>
      </w:r>
      <w:r w:rsidR="00BE14B8" w:rsidRPr="00F75713">
        <w:t xml:space="preserve">Similarly, in HepG2 transfections we found low but detectable levels of LLT1 that were positively correlated with the differential viral replication of the HBeAg mutated variants. </w:t>
      </w:r>
      <w:r w:rsidR="00837E42" w:rsidRPr="00F75713">
        <w:t xml:space="preserve">Upregulation of LLT1 and its subsequent engagement to their CD161 receptor expressed on NK cells </w:t>
      </w:r>
      <w:r w:rsidR="0034259C" w:rsidRPr="00F75713">
        <w:t xml:space="preserve">have been shown to </w:t>
      </w:r>
      <w:r w:rsidR="00837E42" w:rsidRPr="00F75713">
        <w:t>inhibit NK-mediated cytotoxity and IFN</w:t>
      </w:r>
      <w:r w:rsidR="00F40F5E" w:rsidRPr="00F75713">
        <w:t>-γ</w:t>
      </w:r>
      <w:r w:rsidR="00837E42" w:rsidRPr="00F75713">
        <w:t xml:space="preserve"> production by T cells</w:t>
      </w:r>
      <w:r w:rsidR="00F4352D" w:rsidRPr="00F75713">
        <w:fldChar w:fldCharType="begin"/>
      </w:r>
      <w:r w:rsidR="00BC5DF5">
        <w:instrText xml:space="preserve"> ADDIN EN.CITE &lt;EndNote&gt;&lt;Cite&gt;&lt;Author&gt;Aldemir&lt;/Author&gt;&lt;Year&gt;2005&lt;/Year&gt;&lt;RecNum&gt;261&lt;/RecNum&gt;&lt;DisplayText&gt;[27]&lt;/DisplayText&gt;&lt;record&gt;&lt;rec-number&gt;261&lt;/rec-number&gt;&lt;foreign-keys&gt;&lt;key app="EN" db-id="5favf9dd5xs9fmeadrspe2sdtxf95x2pax0v" timestamp="0"&gt;261&lt;/key&gt;&lt;/foreign-keys&gt;&lt;ref-type name="Journal Article"&gt;17&lt;/ref-type&gt;&lt;contributors&gt;&lt;authors&gt;&lt;author&gt;Aldemir, H.&lt;/author&gt;&lt;author&gt;Prod&amp;apos;homme, V.&lt;/author&gt;&lt;author&gt;Dumaurier, M. J.&lt;/author&gt;&lt;author&gt;Retiere, C.&lt;/author&gt;&lt;author&gt;Poupon, G.&lt;/author&gt;&lt;author&gt;Cazareth, J.&lt;/author&gt;&lt;author&gt;Bihl, F.&lt;/author&gt;&lt;author&gt;Braud, V. M.&lt;/author&gt;&lt;/authors&gt;&lt;/contributors&gt;&lt;auth-address&gt;Institut de Pharmacologie Moleculaire et Cellulaire, Centre National de la Recherche Scientifique/Universite de Nice-Sophia Antipolis Unite Mixte de Recherche 6097, Sophia Antipolis, France.&lt;/auth-address&gt;&lt;titles&gt;&lt;title&gt;Cutting edge: lectin-like transcript 1 is a ligand for the CD161 receptor&lt;/title&gt;&lt;secondary-title&gt;J Immunol&lt;/secondary-title&gt;&lt;/titles&gt;&lt;pages&gt;7791-5&lt;/pages&gt;&lt;volume&gt;175&lt;/volume&gt;&lt;number&gt;12&lt;/number&gt;&lt;keywords&gt;&lt;keyword&gt;Antigens, CD3/metabolism&lt;/keyword&gt;&lt;keyword&gt;Antigens, Surface/immunology/metabolism/*physiology&lt;/keyword&gt;&lt;keyword&gt;Cytotoxicity, Immunologic&lt;/keyword&gt;&lt;keyword&gt;Humans&lt;/keyword&gt;&lt;keyword&gt;Interferon-gamma/biosynthesis&lt;/keyword&gt;&lt;keyword&gt;Killer Cells, Natural/immunology&lt;/keyword&gt;&lt;keyword&gt;Lectins, C-Type/immunology/*metabolism/*physiology&lt;/keyword&gt;&lt;keyword&gt;Ligands&lt;/keyword&gt;&lt;keyword&gt;NK Cell Lectin-Like Receptor Subfamily B&lt;/keyword&gt;&lt;keyword&gt;Protein Binding&lt;/keyword&gt;&lt;keyword&gt;Receptors, Antigen, T-Cell/metabolism&lt;/keyword&gt;&lt;keyword&gt;Receptors, Cell Surface/immunology/*metabolism&lt;/keyword&gt;&lt;keyword&gt;Signal Transduction&lt;/keyword&gt;&lt;keyword&gt;T-Lymphocytes/metabolism&lt;/keyword&gt;&lt;/keywords&gt;&lt;dates&gt;&lt;year&gt;2005&lt;/year&gt;&lt;pub-dates&gt;&lt;date&gt;Dec 15&lt;/date&gt;&lt;/pub-dates&gt;&lt;/dates&gt;&lt;isbn&gt;0022-1767 (Print)&amp;#xD;0022-1767 (Linking)&lt;/isbn&gt;&lt;accession-num&gt;16339512&lt;/accession-num&gt;&lt;urls&gt;&lt;related-urls&gt;&lt;url&gt;http://www.ncbi.nlm.nih.gov/pubmed/16339512&lt;/url&gt;&lt;/related-urls&gt;&lt;/urls&gt;&lt;/record&gt;&lt;/Cite&gt;&lt;/EndNote&gt;</w:instrText>
      </w:r>
      <w:r w:rsidR="00F4352D" w:rsidRPr="00F75713">
        <w:fldChar w:fldCharType="separate"/>
      </w:r>
      <w:r w:rsidR="00BC5DF5">
        <w:rPr>
          <w:noProof/>
        </w:rPr>
        <w:t>[27]</w:t>
      </w:r>
      <w:r w:rsidR="00F4352D" w:rsidRPr="00F75713">
        <w:fldChar w:fldCharType="end"/>
      </w:r>
      <w:r w:rsidR="00837E42" w:rsidRPr="00F75713">
        <w:t>. LLT1 expression has been reported to be absent in normal liver tissue but upregulated in HCC. Here we show for</w:t>
      </w:r>
      <w:r w:rsidR="001A4410" w:rsidRPr="00F75713">
        <w:t xml:space="preserve"> the first time </w:t>
      </w:r>
      <w:r w:rsidR="00837E42" w:rsidRPr="00F75713">
        <w:t xml:space="preserve">that </w:t>
      </w:r>
      <w:r w:rsidR="007C0F3E" w:rsidRPr="00F75713">
        <w:t>LLT1 is expressed in HBV infected liver and its levels</w:t>
      </w:r>
      <w:r w:rsidR="001A4410" w:rsidRPr="00F75713">
        <w:t xml:space="preserve"> </w:t>
      </w:r>
      <w:r w:rsidR="007C0F3E" w:rsidRPr="00F75713">
        <w:t>associate</w:t>
      </w:r>
      <w:r w:rsidR="00837E42" w:rsidRPr="00F75713">
        <w:t xml:space="preserve"> with viral replication in HBV infection</w:t>
      </w:r>
      <w:r w:rsidR="001A4410" w:rsidRPr="00F75713">
        <w:t xml:space="preserve">. </w:t>
      </w:r>
      <w:r w:rsidR="00951166" w:rsidRPr="00F75713">
        <w:t xml:space="preserve">Thus </w:t>
      </w:r>
      <w:r w:rsidR="00837E42" w:rsidRPr="00F75713">
        <w:t xml:space="preserve">HBV may circumvent </w:t>
      </w:r>
      <w:r w:rsidR="007C0F3E" w:rsidRPr="00F75713">
        <w:t xml:space="preserve">the </w:t>
      </w:r>
      <w:r w:rsidR="00837E42" w:rsidRPr="00F75713">
        <w:t xml:space="preserve">immunity </w:t>
      </w:r>
      <w:r w:rsidR="007C0F3E" w:rsidRPr="00F75713">
        <w:t>of the host by inhibiting NK cytotoxicity and IFN</w:t>
      </w:r>
      <w:r w:rsidR="00F40F5E" w:rsidRPr="00F75713">
        <w:t>-γ</w:t>
      </w:r>
      <w:r w:rsidR="007C0F3E" w:rsidRPr="00F75713">
        <w:t xml:space="preserve"> production via the upregulation of LLT1. </w:t>
      </w:r>
    </w:p>
    <w:p w14:paraId="5C818590" w14:textId="55102624" w:rsidR="00E41A7A" w:rsidRPr="00F75713" w:rsidRDefault="00E41A7A" w:rsidP="000F0219">
      <w:pPr>
        <w:tabs>
          <w:tab w:val="left" w:pos="142"/>
        </w:tabs>
        <w:spacing w:line="480" w:lineRule="auto"/>
        <w:ind w:right="-1"/>
        <w:jc w:val="both"/>
        <w:rPr>
          <w:b/>
        </w:rPr>
      </w:pPr>
      <w:r w:rsidRPr="00842515">
        <w:t xml:space="preserve">A detailed characterization of the molecular players that link the HBV stimuli to the </w:t>
      </w:r>
      <w:r w:rsidR="00BF0542" w:rsidRPr="00842515">
        <w:t>regulation of NK cells</w:t>
      </w:r>
      <w:r w:rsidRPr="00842515">
        <w:t xml:space="preserve"> will be critical to advance our knowledge on how HBV</w:t>
      </w:r>
      <w:r w:rsidRPr="00F75713">
        <w:t xml:space="preserve"> c</w:t>
      </w:r>
      <w:r w:rsidR="00D96448" w:rsidRPr="00F75713">
        <w:t>ircumvents the host’s immunity.</w:t>
      </w:r>
      <w:r w:rsidR="002C3F42" w:rsidRPr="00F75713">
        <w:t xml:space="preserve"> </w:t>
      </w:r>
      <w:r w:rsidRPr="00F75713">
        <w:t xml:space="preserve">The manipulation of ligand expression </w:t>
      </w:r>
      <w:r w:rsidR="00F40F5E" w:rsidRPr="00F75713">
        <w:rPr>
          <w:lang w:val="en-GB"/>
        </w:rPr>
        <w:t>can</w:t>
      </w:r>
      <w:r w:rsidRPr="00F75713">
        <w:rPr>
          <w:lang w:val="en-GB"/>
        </w:rPr>
        <w:t xml:space="preserve"> provide new insight on chronic HBV immunopathogenesis and can lead to possibilities of developing effective treatment strategies.</w:t>
      </w:r>
    </w:p>
    <w:p w14:paraId="0993B25C" w14:textId="77777777" w:rsidR="002006AE" w:rsidRPr="00F75713" w:rsidRDefault="002006AE" w:rsidP="002006AE">
      <w:pPr>
        <w:tabs>
          <w:tab w:val="left" w:pos="142"/>
        </w:tabs>
        <w:spacing w:line="480" w:lineRule="auto"/>
        <w:ind w:right="-1"/>
        <w:jc w:val="both"/>
        <w:rPr>
          <w:b/>
          <w:lang w:val="en-GB"/>
        </w:rPr>
      </w:pPr>
      <w:r w:rsidRPr="00F75713">
        <w:rPr>
          <w:b/>
          <w:lang w:val="en-GB"/>
        </w:rPr>
        <w:t xml:space="preserve">ACKNOWLEDGEMENTS </w:t>
      </w:r>
    </w:p>
    <w:p w14:paraId="79203C75" w14:textId="4FC4DFA8" w:rsidR="0002370C" w:rsidRPr="00F75713" w:rsidRDefault="002006AE" w:rsidP="00DE778E">
      <w:pPr>
        <w:tabs>
          <w:tab w:val="left" w:pos="142"/>
        </w:tabs>
        <w:spacing w:line="480" w:lineRule="auto"/>
        <w:ind w:right="-1"/>
        <w:jc w:val="both"/>
        <w:rPr>
          <w:lang w:val="en-GB"/>
        </w:rPr>
      </w:pPr>
      <w:r w:rsidRPr="00F75713">
        <w:rPr>
          <w:lang w:val="en-GB"/>
        </w:rPr>
        <w:t>This study was supported by grants from the European Association of the study of Liver (EASL).</w:t>
      </w:r>
    </w:p>
    <w:p w14:paraId="2EB2664E" w14:textId="77777777" w:rsidR="00D24FE6" w:rsidRPr="00D24FE6" w:rsidRDefault="00D24FE6" w:rsidP="00D24FE6">
      <w:pPr>
        <w:tabs>
          <w:tab w:val="left" w:pos="142"/>
        </w:tabs>
        <w:spacing w:line="480" w:lineRule="auto"/>
        <w:ind w:right="-1"/>
        <w:jc w:val="both"/>
        <w:rPr>
          <w:b/>
          <w:lang w:val="en-GB"/>
        </w:rPr>
      </w:pPr>
      <w:r w:rsidRPr="00D24FE6">
        <w:rPr>
          <w:b/>
          <w:lang w:val="en-GB"/>
        </w:rPr>
        <w:t>SUMMARY BOX</w:t>
      </w:r>
    </w:p>
    <w:p w14:paraId="3606A414" w14:textId="0FB88D6D" w:rsidR="00FB02D8" w:rsidRPr="003E5631" w:rsidRDefault="00D24FE6" w:rsidP="00FB02D8">
      <w:pPr>
        <w:pStyle w:val="NoSpacing"/>
        <w:numPr>
          <w:ilvl w:val="0"/>
          <w:numId w:val="4"/>
        </w:numPr>
        <w:tabs>
          <w:tab w:val="left" w:pos="142"/>
        </w:tabs>
        <w:spacing w:line="480" w:lineRule="auto"/>
        <w:ind w:right="-1"/>
        <w:jc w:val="both"/>
        <w:rPr>
          <w:color w:val="FF0000"/>
        </w:rPr>
      </w:pPr>
      <w:r w:rsidRPr="003E5631">
        <w:rPr>
          <w:color w:val="FF0000"/>
          <w:lang w:val="en-GB"/>
        </w:rPr>
        <w:t xml:space="preserve">Natural killer (NK) cells </w:t>
      </w:r>
      <w:r w:rsidRPr="003E5631">
        <w:rPr>
          <w:color w:val="FF0000"/>
        </w:rPr>
        <w:t xml:space="preserve">play a key role Hepatitis B virus (HBV) </w:t>
      </w:r>
      <w:r w:rsidR="00A66F8F" w:rsidRPr="003E5631">
        <w:rPr>
          <w:color w:val="FF0000"/>
        </w:rPr>
        <w:t>persistence</w:t>
      </w:r>
      <w:r w:rsidRPr="003E5631">
        <w:rPr>
          <w:color w:val="FF0000"/>
        </w:rPr>
        <w:t xml:space="preserve">. </w:t>
      </w:r>
    </w:p>
    <w:p w14:paraId="0E2AC6EF" w14:textId="743F7FD4" w:rsidR="00D24FE6" w:rsidRPr="003E5631" w:rsidRDefault="00D24FE6" w:rsidP="00D24FE6">
      <w:pPr>
        <w:pStyle w:val="NoSpacing"/>
        <w:numPr>
          <w:ilvl w:val="0"/>
          <w:numId w:val="4"/>
        </w:numPr>
        <w:tabs>
          <w:tab w:val="left" w:pos="142"/>
        </w:tabs>
        <w:spacing w:line="480" w:lineRule="auto"/>
        <w:ind w:right="-1"/>
        <w:jc w:val="both"/>
        <w:rPr>
          <w:color w:val="FF0000"/>
        </w:rPr>
      </w:pPr>
      <w:r w:rsidRPr="003E5631">
        <w:rPr>
          <w:color w:val="FF0000"/>
          <w:lang w:val="en-GB"/>
        </w:rPr>
        <w:t>HBV circumvent</w:t>
      </w:r>
      <w:r w:rsidR="00FB02D8" w:rsidRPr="003E5631">
        <w:rPr>
          <w:color w:val="FF0000"/>
          <w:lang w:val="en-GB"/>
        </w:rPr>
        <w:t xml:space="preserve">s host’s </w:t>
      </w:r>
      <w:r w:rsidRPr="003E5631">
        <w:rPr>
          <w:color w:val="FF0000"/>
          <w:lang w:val="en-GB"/>
        </w:rPr>
        <w:t xml:space="preserve">immunity </w:t>
      </w:r>
      <w:r w:rsidR="00FB02D8" w:rsidRPr="003E5631">
        <w:rPr>
          <w:color w:val="FF0000"/>
          <w:lang w:val="en-GB"/>
        </w:rPr>
        <w:t>by modulating</w:t>
      </w:r>
      <w:r w:rsidRPr="003E5631">
        <w:rPr>
          <w:color w:val="FF0000"/>
          <w:lang w:val="en-GB"/>
        </w:rPr>
        <w:t xml:space="preserve"> NK receptors and their ligands</w:t>
      </w:r>
      <w:r w:rsidRPr="003E5631">
        <w:rPr>
          <w:color w:val="FF0000"/>
        </w:rPr>
        <w:t xml:space="preserve">. </w:t>
      </w:r>
    </w:p>
    <w:p w14:paraId="5EF80F1B" w14:textId="453A7C2F" w:rsidR="00A66F8F" w:rsidRPr="003E5631" w:rsidRDefault="00A66F8F" w:rsidP="00D24FE6">
      <w:pPr>
        <w:pStyle w:val="NoSpacing"/>
        <w:numPr>
          <w:ilvl w:val="0"/>
          <w:numId w:val="4"/>
        </w:numPr>
        <w:tabs>
          <w:tab w:val="left" w:pos="142"/>
        </w:tabs>
        <w:spacing w:line="480" w:lineRule="auto"/>
        <w:ind w:right="-1"/>
        <w:jc w:val="both"/>
        <w:rPr>
          <w:color w:val="FF0000"/>
        </w:rPr>
      </w:pPr>
      <w:r w:rsidRPr="003E5631">
        <w:rPr>
          <w:color w:val="FF0000"/>
        </w:rPr>
        <w:t xml:space="preserve">MICA is an activating NK ligand and is decreased in chronic infection. </w:t>
      </w:r>
    </w:p>
    <w:p w14:paraId="23BB861E" w14:textId="5607471B" w:rsidR="00A66F8F" w:rsidRPr="003E5631" w:rsidRDefault="00A66F8F" w:rsidP="00D24FE6">
      <w:pPr>
        <w:pStyle w:val="NoSpacing"/>
        <w:numPr>
          <w:ilvl w:val="0"/>
          <w:numId w:val="4"/>
        </w:numPr>
        <w:tabs>
          <w:tab w:val="left" w:pos="142"/>
        </w:tabs>
        <w:spacing w:line="480" w:lineRule="auto"/>
        <w:ind w:right="-1"/>
        <w:jc w:val="both"/>
        <w:rPr>
          <w:color w:val="FF0000"/>
        </w:rPr>
      </w:pPr>
      <w:r w:rsidRPr="003E5631">
        <w:rPr>
          <w:color w:val="FF0000"/>
        </w:rPr>
        <w:t xml:space="preserve">LLT1 is an inhibitory NK molecule, expressed on NK cell and on target cells. </w:t>
      </w:r>
    </w:p>
    <w:p w14:paraId="1B227C05" w14:textId="2C297E71" w:rsidR="00D24FE6" w:rsidRPr="003E5631" w:rsidRDefault="00A66F8F" w:rsidP="00D24FE6">
      <w:pPr>
        <w:pStyle w:val="NoSpacing"/>
        <w:numPr>
          <w:ilvl w:val="0"/>
          <w:numId w:val="4"/>
        </w:numPr>
        <w:tabs>
          <w:tab w:val="left" w:pos="142"/>
        </w:tabs>
        <w:spacing w:line="480" w:lineRule="auto"/>
        <w:ind w:right="-1"/>
        <w:jc w:val="both"/>
        <w:rPr>
          <w:color w:val="FF0000"/>
        </w:rPr>
      </w:pPr>
      <w:r w:rsidRPr="003E5631">
        <w:rPr>
          <w:color w:val="FF0000"/>
        </w:rPr>
        <w:t xml:space="preserve">MICA is increased in transient </w:t>
      </w:r>
      <w:r w:rsidR="00D24FE6" w:rsidRPr="003E5631">
        <w:rPr>
          <w:color w:val="FF0000"/>
        </w:rPr>
        <w:t>transfection</w:t>
      </w:r>
      <w:r w:rsidRPr="003E5631">
        <w:rPr>
          <w:color w:val="FF0000"/>
        </w:rPr>
        <w:t xml:space="preserve"> </w:t>
      </w:r>
      <w:r w:rsidR="003E5631" w:rsidRPr="003E5631">
        <w:rPr>
          <w:color w:val="FF0000"/>
        </w:rPr>
        <w:t xml:space="preserve">while is downregulated </w:t>
      </w:r>
      <w:r w:rsidRPr="003E5631">
        <w:rPr>
          <w:color w:val="FF0000"/>
        </w:rPr>
        <w:t xml:space="preserve">in chronic </w:t>
      </w:r>
      <w:r w:rsidR="003E5631" w:rsidRPr="003E5631">
        <w:rPr>
          <w:color w:val="FF0000"/>
        </w:rPr>
        <w:t>patient’s livers</w:t>
      </w:r>
      <w:r w:rsidRPr="003E5631">
        <w:rPr>
          <w:color w:val="FF0000"/>
        </w:rPr>
        <w:t xml:space="preserve">. </w:t>
      </w:r>
    </w:p>
    <w:p w14:paraId="6895BFBD" w14:textId="2B78303D" w:rsidR="003E5631" w:rsidRPr="003E5631" w:rsidRDefault="00D24FE6" w:rsidP="003E5631">
      <w:pPr>
        <w:pStyle w:val="NoSpacing"/>
        <w:numPr>
          <w:ilvl w:val="0"/>
          <w:numId w:val="4"/>
        </w:numPr>
        <w:tabs>
          <w:tab w:val="left" w:pos="142"/>
        </w:tabs>
        <w:spacing w:line="480" w:lineRule="auto"/>
        <w:ind w:right="-1"/>
        <w:jc w:val="both"/>
        <w:rPr>
          <w:color w:val="FF0000"/>
        </w:rPr>
      </w:pPr>
      <w:r w:rsidRPr="003E5631">
        <w:rPr>
          <w:color w:val="FF0000"/>
        </w:rPr>
        <w:t xml:space="preserve">LLT1 </w:t>
      </w:r>
      <w:r w:rsidRPr="003E5631">
        <w:rPr>
          <w:color w:val="FF0000"/>
          <w:lang w:val="en-GB"/>
        </w:rPr>
        <w:t xml:space="preserve">positively correlates with HBV replication both </w:t>
      </w:r>
      <w:r w:rsidRPr="003E5631">
        <w:rPr>
          <w:i/>
          <w:color w:val="FF0000"/>
          <w:lang w:val="en-GB"/>
        </w:rPr>
        <w:t xml:space="preserve">in vivo </w:t>
      </w:r>
      <w:r w:rsidRPr="003E5631">
        <w:rPr>
          <w:color w:val="FF0000"/>
          <w:lang w:val="en-GB"/>
        </w:rPr>
        <w:t xml:space="preserve">and </w:t>
      </w:r>
      <w:r w:rsidRPr="003E5631">
        <w:rPr>
          <w:i/>
          <w:color w:val="FF0000"/>
          <w:lang w:val="en-GB"/>
        </w:rPr>
        <w:t>in vitro</w:t>
      </w:r>
      <w:r w:rsidRPr="003E5631">
        <w:rPr>
          <w:color w:val="FF0000"/>
          <w:lang w:val="en-GB"/>
        </w:rPr>
        <w:t>.</w:t>
      </w:r>
    </w:p>
    <w:p w14:paraId="3CDF574C" w14:textId="2F177BD8" w:rsidR="003E5631" w:rsidRPr="003E5631" w:rsidRDefault="003E5631" w:rsidP="003E5631">
      <w:pPr>
        <w:pStyle w:val="NoSpacing"/>
        <w:numPr>
          <w:ilvl w:val="0"/>
          <w:numId w:val="4"/>
        </w:numPr>
        <w:tabs>
          <w:tab w:val="left" w:pos="142"/>
        </w:tabs>
        <w:spacing w:line="480" w:lineRule="auto"/>
        <w:ind w:right="-1"/>
        <w:jc w:val="both"/>
        <w:rPr>
          <w:color w:val="FF0000"/>
        </w:rPr>
      </w:pPr>
      <w:r w:rsidRPr="003E5631">
        <w:rPr>
          <w:color w:val="FF0000"/>
        </w:rPr>
        <w:t xml:space="preserve">The expression of ULBP2, ULPB3, B7H6, DNAM-1, </w:t>
      </w:r>
      <w:r w:rsidRPr="003E5631">
        <w:rPr>
          <w:color w:val="FF0000"/>
          <w:lang w:val="en-GB"/>
        </w:rPr>
        <w:t xml:space="preserve">LFA-1 and TRAIL is elevated in high HBV replication </w:t>
      </w:r>
      <w:r w:rsidRPr="003E5631">
        <w:rPr>
          <w:i/>
          <w:color w:val="FF0000"/>
          <w:lang w:val="en-GB"/>
        </w:rPr>
        <w:t>in vivo</w:t>
      </w:r>
      <w:r w:rsidRPr="003E5631">
        <w:rPr>
          <w:color w:val="FF0000"/>
          <w:lang w:val="en-GB"/>
        </w:rPr>
        <w:t xml:space="preserve">. </w:t>
      </w:r>
    </w:p>
    <w:p w14:paraId="178E0633" w14:textId="5CFDB545" w:rsidR="003E5631" w:rsidRPr="003E5631" w:rsidRDefault="003E5631" w:rsidP="000F0219">
      <w:pPr>
        <w:pStyle w:val="NoSpacing"/>
        <w:numPr>
          <w:ilvl w:val="0"/>
          <w:numId w:val="4"/>
        </w:numPr>
        <w:tabs>
          <w:tab w:val="left" w:pos="142"/>
        </w:tabs>
        <w:spacing w:line="480" w:lineRule="auto"/>
        <w:ind w:right="-1"/>
        <w:jc w:val="both"/>
        <w:rPr>
          <w:color w:val="FF0000"/>
        </w:rPr>
      </w:pPr>
      <w:r w:rsidRPr="003E5631">
        <w:rPr>
          <w:color w:val="FF0000"/>
        </w:rPr>
        <w:t>To establish chronicity, HBV is weakening NK activity via the up-regulation of LLT1 and down-regulation of MICA.</w:t>
      </w:r>
    </w:p>
    <w:p w14:paraId="00917EB6" w14:textId="77777777" w:rsidR="006E4681" w:rsidRDefault="006E4681" w:rsidP="00EE6DE0">
      <w:pPr>
        <w:pStyle w:val="NoSpacing"/>
        <w:tabs>
          <w:tab w:val="left" w:pos="142"/>
        </w:tabs>
        <w:spacing w:line="480" w:lineRule="auto"/>
        <w:ind w:right="-1"/>
        <w:jc w:val="both"/>
        <w:rPr>
          <w:b/>
        </w:rPr>
      </w:pPr>
    </w:p>
    <w:p w14:paraId="68B6B447" w14:textId="77777777" w:rsidR="006E4681" w:rsidRDefault="006E4681" w:rsidP="00EE6DE0">
      <w:pPr>
        <w:pStyle w:val="NoSpacing"/>
        <w:tabs>
          <w:tab w:val="left" w:pos="142"/>
        </w:tabs>
        <w:spacing w:line="480" w:lineRule="auto"/>
        <w:ind w:right="-1"/>
        <w:jc w:val="both"/>
        <w:rPr>
          <w:b/>
        </w:rPr>
      </w:pPr>
    </w:p>
    <w:p w14:paraId="442EEF6C" w14:textId="77777777" w:rsidR="006E4681" w:rsidRDefault="006E4681" w:rsidP="00EE6DE0">
      <w:pPr>
        <w:pStyle w:val="NoSpacing"/>
        <w:tabs>
          <w:tab w:val="left" w:pos="142"/>
        </w:tabs>
        <w:spacing w:line="480" w:lineRule="auto"/>
        <w:ind w:right="-1"/>
        <w:jc w:val="both"/>
        <w:rPr>
          <w:b/>
        </w:rPr>
      </w:pPr>
    </w:p>
    <w:p w14:paraId="57A3C931" w14:textId="77777777" w:rsidR="006E4681" w:rsidRDefault="006E4681" w:rsidP="00EE6DE0">
      <w:pPr>
        <w:pStyle w:val="NoSpacing"/>
        <w:tabs>
          <w:tab w:val="left" w:pos="142"/>
        </w:tabs>
        <w:spacing w:line="480" w:lineRule="auto"/>
        <w:ind w:right="-1"/>
        <w:jc w:val="both"/>
        <w:rPr>
          <w:b/>
        </w:rPr>
      </w:pPr>
    </w:p>
    <w:p w14:paraId="416A372A" w14:textId="77777777" w:rsidR="006E4681" w:rsidRDefault="006E4681" w:rsidP="00EE6DE0">
      <w:pPr>
        <w:pStyle w:val="NoSpacing"/>
        <w:tabs>
          <w:tab w:val="left" w:pos="142"/>
        </w:tabs>
        <w:spacing w:line="480" w:lineRule="auto"/>
        <w:ind w:right="-1"/>
        <w:jc w:val="both"/>
        <w:rPr>
          <w:b/>
        </w:rPr>
      </w:pPr>
    </w:p>
    <w:p w14:paraId="22D32259" w14:textId="77777777" w:rsidR="006E4681" w:rsidRDefault="006E4681" w:rsidP="00EE6DE0">
      <w:pPr>
        <w:pStyle w:val="NoSpacing"/>
        <w:tabs>
          <w:tab w:val="left" w:pos="142"/>
        </w:tabs>
        <w:spacing w:line="480" w:lineRule="auto"/>
        <w:ind w:right="-1"/>
        <w:jc w:val="both"/>
        <w:rPr>
          <w:b/>
        </w:rPr>
      </w:pPr>
    </w:p>
    <w:p w14:paraId="7129EFA1" w14:textId="324A7C21" w:rsidR="00EE6DE0" w:rsidRPr="00EE6DE0" w:rsidRDefault="00EE6DE0" w:rsidP="00EE6DE0">
      <w:pPr>
        <w:pStyle w:val="NoSpacing"/>
        <w:tabs>
          <w:tab w:val="left" w:pos="142"/>
        </w:tabs>
        <w:spacing w:line="480" w:lineRule="auto"/>
        <w:ind w:right="-1"/>
        <w:jc w:val="both"/>
        <w:rPr>
          <w:b/>
        </w:rPr>
      </w:pPr>
      <w:r>
        <w:rPr>
          <w:b/>
        </w:rPr>
        <w:t>TABLES</w:t>
      </w:r>
    </w:p>
    <w:p w14:paraId="12202F99" w14:textId="71A3C1D6" w:rsidR="00EE6DE0" w:rsidRDefault="00441430" w:rsidP="005F67B9">
      <w:pPr>
        <w:pStyle w:val="NoSpacing"/>
        <w:tabs>
          <w:tab w:val="left" w:pos="142"/>
        </w:tabs>
        <w:spacing w:line="480" w:lineRule="auto"/>
        <w:ind w:left="-1418" w:right="-1"/>
        <w:jc w:val="both"/>
        <w:rPr>
          <w:b/>
        </w:rPr>
      </w:pPr>
      <w:r>
        <w:rPr>
          <w:b/>
          <w:noProof/>
          <w:lang w:val="en-GB" w:eastAsia="en-GB"/>
        </w:rPr>
        <w:drawing>
          <wp:inline distT="0" distB="0" distL="0" distR="0" wp14:anchorId="4DAD1C56" wp14:editId="2E5BB0E1">
            <wp:extent cx="7188835" cy="36513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189260" cy="3651528"/>
                    </a:xfrm>
                    <a:prstGeom prst="rect">
                      <a:avLst/>
                    </a:prstGeom>
                    <a:noFill/>
                    <a:ln>
                      <a:noFill/>
                    </a:ln>
                  </pic:spPr>
                </pic:pic>
              </a:graphicData>
            </a:graphic>
          </wp:inline>
        </w:drawing>
      </w:r>
    </w:p>
    <w:p w14:paraId="3E9B9182" w14:textId="77777777" w:rsidR="00EE6DE0" w:rsidRDefault="00EE6DE0" w:rsidP="00EE6DE0">
      <w:pPr>
        <w:pStyle w:val="Body"/>
        <w:tabs>
          <w:tab w:val="left" w:pos="142"/>
        </w:tabs>
        <w:spacing w:line="480" w:lineRule="auto"/>
        <w:ind w:left="-142" w:right="-1015"/>
        <w:jc w:val="both"/>
        <w:rPr>
          <w:rFonts w:ascii="Times New Roman" w:hAnsi="Times New Roman" w:cs="Times New Roman"/>
          <w:sz w:val="24"/>
          <w:szCs w:val="24"/>
        </w:rPr>
      </w:pPr>
      <w:r w:rsidRPr="006F63D4">
        <w:rPr>
          <w:rFonts w:ascii="Times New Roman" w:hAnsi="Times New Roman" w:cs="Times New Roman"/>
          <w:b/>
          <w:sz w:val="24"/>
          <w:szCs w:val="24"/>
        </w:rPr>
        <w:t>Table 1</w:t>
      </w:r>
      <w:r w:rsidRPr="006F63D4">
        <w:rPr>
          <w:rFonts w:ascii="Times New Roman" w:hAnsi="Times New Roman" w:cs="Times New Roman"/>
          <w:sz w:val="24"/>
          <w:szCs w:val="24"/>
        </w:rPr>
        <w:t xml:space="preserve">. </w:t>
      </w:r>
      <w:r w:rsidRPr="006F63D4">
        <w:rPr>
          <w:rFonts w:ascii="Times New Roman" w:hAnsi="Times New Roman" w:cs="Times New Roman"/>
          <w:sz w:val="24"/>
          <w:szCs w:val="24"/>
          <w:lang w:val="en-GB"/>
        </w:rPr>
        <w:t>Clinical characteristics of the studied patients. Cirrhosis was measured with according to the Ishak scoring system and necro-inflammation with the Knodel system. Expression of liver HBV RNA was normalized with h-GAPDH and data represents the mean ± SEM from 3 RT PCR experiments.</w:t>
      </w:r>
      <w:r w:rsidRPr="006F63D4">
        <w:rPr>
          <w:rFonts w:ascii="Times New Roman" w:eastAsia="Times New Roman" w:hAnsi="Times New Roman" w:cs="Times New Roman"/>
          <w:sz w:val="24"/>
          <w:szCs w:val="24"/>
          <w:bdr w:val="none" w:sz="0" w:space="0" w:color="auto"/>
          <w:lang w:val="en-GB"/>
        </w:rPr>
        <w:t xml:space="preserve"> </w:t>
      </w:r>
      <w:r w:rsidRPr="006F63D4">
        <w:rPr>
          <w:rFonts w:ascii="Times New Roman" w:hAnsi="Times New Roman" w:cs="Times New Roman"/>
          <w:sz w:val="24"/>
          <w:szCs w:val="24"/>
        </w:rPr>
        <w:t xml:space="preserve">Patients were divided into four groups according to their serum viremia and intrahepatic HBV RNA levels. </w:t>
      </w:r>
    </w:p>
    <w:p w14:paraId="3182F197" w14:textId="77777777" w:rsidR="00EE6DE0" w:rsidRDefault="00EE6DE0" w:rsidP="00EE6DE0">
      <w:pPr>
        <w:pStyle w:val="Body"/>
        <w:tabs>
          <w:tab w:val="left" w:pos="142"/>
        </w:tabs>
        <w:spacing w:line="480" w:lineRule="auto"/>
        <w:ind w:left="-142" w:right="-1015"/>
        <w:jc w:val="both"/>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442D906D" wp14:editId="46753AB6">
            <wp:extent cx="5396230" cy="301748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6230" cy="3017484"/>
                    </a:xfrm>
                    <a:prstGeom prst="rect">
                      <a:avLst/>
                    </a:prstGeom>
                    <a:noFill/>
                    <a:ln>
                      <a:noFill/>
                    </a:ln>
                  </pic:spPr>
                </pic:pic>
              </a:graphicData>
            </a:graphic>
          </wp:inline>
        </w:drawing>
      </w:r>
    </w:p>
    <w:p w14:paraId="0ECE719D" w14:textId="077AF305" w:rsidR="00EE6DE0" w:rsidRPr="00EE6DE0" w:rsidRDefault="00EE6DE0" w:rsidP="00EE6DE0">
      <w:pPr>
        <w:pStyle w:val="Body"/>
        <w:tabs>
          <w:tab w:val="left" w:pos="142"/>
        </w:tabs>
        <w:spacing w:line="480" w:lineRule="auto"/>
        <w:ind w:left="-142" w:right="-1015"/>
        <w:jc w:val="both"/>
        <w:rPr>
          <w:rFonts w:ascii="Times New Roman" w:hAnsi="Times New Roman" w:cs="Times New Roman"/>
          <w:sz w:val="24"/>
          <w:szCs w:val="24"/>
        </w:rPr>
      </w:pPr>
      <w:r w:rsidRPr="00F75713">
        <w:rPr>
          <w:rFonts w:ascii="Times New Roman" w:hAnsi="Times New Roman" w:cs="Times New Roman"/>
          <w:b/>
          <w:sz w:val="24"/>
          <w:szCs w:val="24"/>
          <w:lang w:val="en-GB"/>
        </w:rPr>
        <w:t>Table 2:</w:t>
      </w:r>
      <w:r w:rsidRPr="00F75713">
        <w:rPr>
          <w:rFonts w:ascii="Times New Roman" w:hAnsi="Times New Roman" w:cs="Times New Roman"/>
          <w:sz w:val="24"/>
          <w:szCs w:val="24"/>
          <w:lang w:val="en-GB"/>
        </w:rPr>
        <w:t xml:space="preserve"> Primers used full-length HBV genome generation by splice extension mutagenesis. Mutated nucleotides are shown in bold. </w:t>
      </w:r>
    </w:p>
    <w:p w14:paraId="25432DCE" w14:textId="5C814E3B" w:rsidR="00DE778E" w:rsidRPr="00D24FE6" w:rsidRDefault="00DE778E" w:rsidP="00EE6DE0">
      <w:pPr>
        <w:pStyle w:val="NoSpacing"/>
        <w:tabs>
          <w:tab w:val="left" w:pos="142"/>
        </w:tabs>
        <w:spacing w:line="480" w:lineRule="auto"/>
        <w:ind w:right="-1"/>
        <w:jc w:val="both"/>
      </w:pPr>
      <w:r w:rsidRPr="00D24FE6">
        <w:rPr>
          <w:b/>
        </w:rPr>
        <w:t xml:space="preserve">FIGURES </w:t>
      </w:r>
      <w:r w:rsidR="00EE6DE0">
        <w:rPr>
          <w:b/>
        </w:rPr>
        <w:t>LEGENDS</w:t>
      </w:r>
    </w:p>
    <w:p w14:paraId="0DA5714F" w14:textId="19F02FF8" w:rsidR="00A0226C" w:rsidRPr="00F75713" w:rsidRDefault="00A0226C" w:rsidP="00C93B6F">
      <w:pPr>
        <w:tabs>
          <w:tab w:val="left" w:pos="142"/>
        </w:tabs>
        <w:spacing w:line="480" w:lineRule="auto"/>
        <w:ind w:right="-1"/>
        <w:jc w:val="both"/>
        <w:rPr>
          <w:lang w:val="en-GB"/>
        </w:rPr>
      </w:pPr>
      <w:r w:rsidRPr="00F75713">
        <w:rPr>
          <w:b/>
        </w:rPr>
        <w:t>Figure 1.</w:t>
      </w:r>
      <w:r w:rsidRPr="00F75713">
        <w:t xml:space="preserve"> Serum HBV </w:t>
      </w:r>
      <w:r w:rsidR="00315567" w:rsidRPr="00F75713">
        <w:t xml:space="preserve">DNA levels </w:t>
      </w:r>
      <w:r w:rsidR="00E8766D" w:rsidRPr="00F75713">
        <w:t xml:space="preserve">by qPCR </w:t>
      </w:r>
      <w:r w:rsidRPr="00F75713">
        <w:t>and the relative expression of intrahepatic HBV RNA</w:t>
      </w:r>
      <w:r w:rsidR="00315567" w:rsidRPr="00F75713">
        <w:t xml:space="preserve"> relative expression</w:t>
      </w:r>
      <w:r w:rsidRPr="00F75713">
        <w:t xml:space="preserve">. </w:t>
      </w:r>
      <w:r w:rsidR="00AC7A07" w:rsidRPr="00F75713">
        <w:rPr>
          <w:lang w:val="en-GB"/>
        </w:rPr>
        <w:t>Each dot represents a patient and d</w:t>
      </w:r>
      <w:r w:rsidRPr="00F75713">
        <w:rPr>
          <w:lang w:val="en-GB"/>
        </w:rPr>
        <w:t xml:space="preserve">ata for HBV RNA </w:t>
      </w:r>
      <w:r w:rsidR="00AC7A07" w:rsidRPr="00F75713">
        <w:rPr>
          <w:lang w:val="en-GB"/>
        </w:rPr>
        <w:t xml:space="preserve">relative </w:t>
      </w:r>
      <w:r w:rsidRPr="00F75713">
        <w:rPr>
          <w:lang w:val="en-GB"/>
        </w:rPr>
        <w:t xml:space="preserve">expression </w:t>
      </w:r>
      <w:r w:rsidR="00AC7A07" w:rsidRPr="00F75713">
        <w:rPr>
          <w:lang w:val="en-GB"/>
        </w:rPr>
        <w:t>is shown as</w:t>
      </w:r>
      <w:r w:rsidRPr="00F75713">
        <w:rPr>
          <w:lang w:val="en-GB"/>
        </w:rPr>
        <w:t xml:space="preserve"> the </w:t>
      </w:r>
      <w:r w:rsidR="00315567" w:rsidRPr="00F75713">
        <w:rPr>
          <w:lang w:val="en-GB"/>
        </w:rPr>
        <w:t>mean</w:t>
      </w:r>
      <w:r w:rsidRPr="00F75713">
        <w:rPr>
          <w:lang w:val="en-GB"/>
        </w:rPr>
        <w:t xml:space="preserve"> ± SEM </w:t>
      </w:r>
      <w:r w:rsidR="00AC7A07" w:rsidRPr="00F75713">
        <w:rPr>
          <w:lang w:val="en-GB"/>
        </w:rPr>
        <w:t>from 2</w:t>
      </w:r>
      <w:r w:rsidR="00315567" w:rsidRPr="00F75713">
        <w:rPr>
          <w:lang w:val="en-GB"/>
        </w:rPr>
        <w:t xml:space="preserve"> RT PCR experiments</w:t>
      </w:r>
      <w:r w:rsidR="00AC7A07" w:rsidRPr="00F75713">
        <w:rPr>
          <w:lang w:val="en-GB"/>
        </w:rPr>
        <w:t>.</w:t>
      </w:r>
    </w:p>
    <w:p w14:paraId="67AA8A4F" w14:textId="481256DB" w:rsidR="00D82129" w:rsidRPr="008A5F83" w:rsidRDefault="00A0226C" w:rsidP="000F0219">
      <w:pPr>
        <w:tabs>
          <w:tab w:val="left" w:pos="142"/>
        </w:tabs>
        <w:spacing w:line="480" w:lineRule="auto"/>
        <w:ind w:right="-1"/>
        <w:jc w:val="both"/>
        <w:rPr>
          <w:b/>
        </w:rPr>
      </w:pPr>
      <w:r w:rsidRPr="00F75713">
        <w:rPr>
          <w:b/>
        </w:rPr>
        <w:t>Figure 2.</w:t>
      </w:r>
      <w:r w:rsidRPr="00F75713">
        <w:rPr>
          <w:rFonts w:eastAsia="MS PGothic"/>
          <w:kern w:val="24"/>
          <w:bdr w:val="none" w:sz="0" w:space="0" w:color="auto"/>
        </w:rPr>
        <w:t xml:space="preserve"> </w:t>
      </w:r>
      <w:r w:rsidRPr="00F75713">
        <w:rPr>
          <w:lang w:val="en-GB"/>
        </w:rPr>
        <w:t xml:space="preserve">RNA levels of NK regulators in liver biopsies from CHB patients. Gene expression was normalized with </w:t>
      </w:r>
      <w:r w:rsidR="004C1769">
        <w:rPr>
          <w:lang w:val="en-GB"/>
        </w:rPr>
        <w:t>β</w:t>
      </w:r>
      <w:r w:rsidR="0002370C" w:rsidRPr="00F75713">
        <w:rPr>
          <w:lang w:val="en-GB"/>
        </w:rPr>
        <w:t>-Actin</w:t>
      </w:r>
      <w:r w:rsidRPr="00F75713">
        <w:rPr>
          <w:lang w:val="en-GB"/>
        </w:rPr>
        <w:t xml:space="preserve"> levels and data represents the </w:t>
      </w:r>
      <w:r w:rsidR="00315567" w:rsidRPr="00F75713">
        <w:rPr>
          <w:lang w:val="en-GB"/>
        </w:rPr>
        <w:t>mean</w:t>
      </w:r>
      <w:r w:rsidRPr="00F75713">
        <w:rPr>
          <w:lang w:val="en-GB"/>
        </w:rPr>
        <w:t xml:space="preserve"> ± SEM </w:t>
      </w:r>
      <w:r w:rsidR="00E8766D" w:rsidRPr="00F75713">
        <w:rPr>
          <w:lang w:val="en-GB"/>
        </w:rPr>
        <w:t xml:space="preserve">from 3 independent experiments </w:t>
      </w:r>
      <w:r w:rsidRPr="00F75713">
        <w:rPr>
          <w:lang w:val="en-GB"/>
        </w:rPr>
        <w:t>of the relative gene expression between patients.</w:t>
      </w:r>
      <w:r w:rsidR="00D82129" w:rsidRPr="00F75713">
        <w:rPr>
          <w:rFonts w:eastAsia="Times New Roman"/>
          <w:bdr w:val="none" w:sz="0" w:space="0" w:color="auto"/>
          <w:lang w:val="en-GB"/>
        </w:rPr>
        <w:t xml:space="preserve"> </w:t>
      </w:r>
      <w:r w:rsidR="00955304">
        <w:rPr>
          <w:rFonts w:eastAsia="Times New Roman"/>
          <w:bdr w:val="none" w:sz="0" w:space="0" w:color="auto"/>
          <w:lang w:val="en-GB"/>
        </w:rPr>
        <w:t xml:space="preserve">The ALT levels are shown as the mean </w:t>
      </w:r>
      <w:r w:rsidR="00955304" w:rsidRPr="00F75713">
        <w:rPr>
          <w:lang w:val="en-GB"/>
        </w:rPr>
        <w:t>± SEM</w:t>
      </w:r>
      <w:r w:rsidR="00955304">
        <w:rPr>
          <w:lang w:val="en-GB"/>
        </w:rPr>
        <w:t xml:space="preserve">. </w:t>
      </w:r>
    </w:p>
    <w:p w14:paraId="6DBA5307" w14:textId="0E714E0A" w:rsidR="00303953" w:rsidRPr="00955304" w:rsidRDefault="00303953" w:rsidP="00303953">
      <w:pPr>
        <w:tabs>
          <w:tab w:val="left" w:pos="142"/>
        </w:tabs>
        <w:spacing w:line="480" w:lineRule="auto"/>
        <w:ind w:right="-1"/>
        <w:jc w:val="both"/>
        <w:rPr>
          <w:b/>
          <w:color w:val="FF0000"/>
        </w:rPr>
      </w:pPr>
      <w:r w:rsidRPr="00955304">
        <w:rPr>
          <w:b/>
          <w:color w:val="FF0000"/>
        </w:rPr>
        <w:t>Figure 3.</w:t>
      </w:r>
      <w:r w:rsidRPr="00955304">
        <w:rPr>
          <w:rFonts w:eastAsia="MS PGothic"/>
          <w:color w:val="FF0000"/>
          <w:kern w:val="24"/>
          <w:bdr w:val="none" w:sz="0" w:space="0" w:color="auto"/>
        </w:rPr>
        <w:t xml:space="preserve"> The </w:t>
      </w:r>
      <w:r w:rsidRPr="00955304">
        <w:rPr>
          <w:color w:val="FF0000"/>
          <w:lang w:val="en-GB"/>
        </w:rPr>
        <w:t>RNA expression of NK regulators in liver biopsies from 7 HBeAg(-) and 12 HBeAg(+) CHB patients. Gene expression was normalized with β-Actin levels and data represents the mean ± SEM from 3 independent experiments of the relative gene expression between patients.</w:t>
      </w:r>
      <w:r w:rsidRPr="00955304">
        <w:rPr>
          <w:rFonts w:eastAsia="Times New Roman"/>
          <w:color w:val="FF0000"/>
          <w:bdr w:val="none" w:sz="0" w:space="0" w:color="auto"/>
          <w:lang w:val="en-GB"/>
        </w:rPr>
        <w:t xml:space="preserve"> </w:t>
      </w:r>
      <w:r w:rsidR="00955304" w:rsidRPr="00955304">
        <w:rPr>
          <w:rFonts w:eastAsia="Times New Roman"/>
          <w:color w:val="FF0000"/>
          <w:bdr w:val="none" w:sz="0" w:space="0" w:color="auto"/>
          <w:lang w:val="en-GB"/>
        </w:rPr>
        <w:t xml:space="preserve">The ALT levels are shown as the mean </w:t>
      </w:r>
      <w:r w:rsidR="00955304" w:rsidRPr="00955304">
        <w:rPr>
          <w:color w:val="FF0000"/>
          <w:lang w:val="en-GB"/>
        </w:rPr>
        <w:t>± SEM.</w:t>
      </w:r>
    </w:p>
    <w:p w14:paraId="40EF8E70" w14:textId="35F6E400" w:rsidR="00426CEE" w:rsidRDefault="00303953" w:rsidP="000F0219">
      <w:pPr>
        <w:tabs>
          <w:tab w:val="left" w:pos="142"/>
        </w:tabs>
        <w:spacing w:line="480" w:lineRule="auto"/>
        <w:ind w:right="-1"/>
        <w:jc w:val="both"/>
      </w:pPr>
      <w:r>
        <w:rPr>
          <w:b/>
        </w:rPr>
        <w:t>Figure 4</w:t>
      </w:r>
      <w:r w:rsidR="00A0226C" w:rsidRPr="00F75713">
        <w:rPr>
          <w:b/>
        </w:rPr>
        <w:t>.</w:t>
      </w:r>
      <w:r w:rsidR="00A0226C" w:rsidRPr="00F75713">
        <w:t xml:space="preserve"> </w:t>
      </w:r>
      <w:r w:rsidR="00842515" w:rsidRPr="00842515">
        <w:t>Northern blot analysis of HBV transcripts. 10μg RNA were extracted from HepG2 cells after 48h of transfection with 500ng linear HBV DNA monomers carrying BCP or precore mutations.</w:t>
      </w:r>
      <w:r w:rsidR="00842515">
        <w:t xml:space="preserve"> </w:t>
      </w:r>
    </w:p>
    <w:p w14:paraId="42A6E131" w14:textId="198853C7" w:rsidR="00A0226C" w:rsidRPr="00F75713" w:rsidRDefault="00303953" w:rsidP="000F0219">
      <w:pPr>
        <w:tabs>
          <w:tab w:val="left" w:pos="142"/>
        </w:tabs>
        <w:spacing w:line="480" w:lineRule="auto"/>
        <w:ind w:right="-1"/>
        <w:jc w:val="both"/>
        <w:rPr>
          <w:lang w:val="en-GB"/>
        </w:rPr>
      </w:pPr>
      <w:r>
        <w:rPr>
          <w:b/>
        </w:rPr>
        <w:t>Figure 5</w:t>
      </w:r>
      <w:r w:rsidR="00426CEE" w:rsidRPr="00F75713">
        <w:rPr>
          <w:b/>
        </w:rPr>
        <w:t>.</w:t>
      </w:r>
      <w:r w:rsidR="00426CEE" w:rsidRPr="00F75713">
        <w:t xml:space="preserve"> </w:t>
      </w:r>
      <w:r w:rsidR="00A0226C" w:rsidRPr="00F75713">
        <w:t xml:space="preserve">RNA expression of MICA, ULBP2, ULBP3 and B7H7 was assessed at 48h post transfection by RT PCR normalized to GAPDH or </w:t>
      </w:r>
      <w:r w:rsidR="004C1769">
        <w:rPr>
          <w:lang w:val="en-GB"/>
        </w:rPr>
        <w:t>β</w:t>
      </w:r>
      <w:r w:rsidR="004C1769" w:rsidRPr="00F75713">
        <w:rPr>
          <w:lang w:val="en-GB"/>
        </w:rPr>
        <w:t>-Actin</w:t>
      </w:r>
      <w:r w:rsidR="00A0226C" w:rsidRPr="00F75713">
        <w:t xml:space="preserve"> expression. </w:t>
      </w:r>
      <w:r w:rsidR="00D52371" w:rsidRPr="00F75713">
        <w:t xml:space="preserve">WT indicated wild-type virus, </w:t>
      </w:r>
      <w:r w:rsidR="009E23B7" w:rsidRPr="00F75713">
        <w:t>1762/64 and 1762/64/66 are BCP variants and 1896</w:t>
      </w:r>
      <w:r w:rsidR="00D52371" w:rsidRPr="00F75713">
        <w:t xml:space="preserve">, 1899 and </w:t>
      </w:r>
      <w:r w:rsidR="004E787D">
        <w:t>18</w:t>
      </w:r>
      <w:r w:rsidR="00D52371" w:rsidRPr="00F75713">
        <w:t xml:space="preserve">96/99 are precore variants.  </w:t>
      </w:r>
      <w:r w:rsidR="00A0226C" w:rsidRPr="00F75713">
        <w:rPr>
          <w:lang w:val="en-GB"/>
        </w:rPr>
        <w:t>Data is presented from 3 independent transfection experiments of HepG2 cells and values are expressed as mean ± SEM.</w:t>
      </w:r>
    </w:p>
    <w:p w14:paraId="6E458675" w14:textId="77777777" w:rsidR="0002370C" w:rsidRPr="00F75713" w:rsidRDefault="0002370C" w:rsidP="000F0219">
      <w:pPr>
        <w:tabs>
          <w:tab w:val="left" w:pos="142"/>
        </w:tabs>
        <w:spacing w:line="480" w:lineRule="auto"/>
        <w:ind w:right="-1"/>
        <w:jc w:val="both"/>
      </w:pPr>
    </w:p>
    <w:p w14:paraId="4F5FA98D" w14:textId="60851D90" w:rsidR="00007440" w:rsidRPr="00F75713" w:rsidRDefault="00525EC1" w:rsidP="00F40F5E">
      <w:pPr>
        <w:widowControl w:val="0"/>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left" w:pos="142"/>
          <w:tab w:val="left" w:pos="220"/>
          <w:tab w:val="left" w:pos="720"/>
        </w:tabs>
        <w:autoSpaceDE w:val="0"/>
        <w:autoSpaceDN w:val="0"/>
        <w:adjustRightInd w:val="0"/>
        <w:spacing w:after="186" w:line="480" w:lineRule="auto"/>
        <w:ind w:right="-1"/>
        <w:rPr>
          <w:rFonts w:eastAsiaTheme="minorEastAsia"/>
          <w:b/>
          <w:bdr w:val="none" w:sz="0" w:space="0" w:color="auto"/>
        </w:rPr>
      </w:pPr>
      <w:r w:rsidRPr="00F75713">
        <w:rPr>
          <w:b/>
        </w:rPr>
        <w:t>REFERENCES</w:t>
      </w:r>
    </w:p>
    <w:p w14:paraId="5B9BA68A" w14:textId="77777777" w:rsidR="003C6AD3" w:rsidRPr="003C6AD3" w:rsidRDefault="00007440" w:rsidP="003C6AD3">
      <w:pPr>
        <w:pStyle w:val="EndNoteBibliography"/>
        <w:rPr>
          <w:noProof/>
        </w:rPr>
      </w:pPr>
      <w:r w:rsidRPr="00F75713">
        <w:rPr>
          <w:rFonts w:ascii="Helvetica" w:hAnsi="Helvetica"/>
        </w:rPr>
        <w:fldChar w:fldCharType="begin"/>
      </w:r>
      <w:r w:rsidRPr="00F75713">
        <w:rPr>
          <w:rFonts w:ascii="Helvetica" w:hAnsi="Helvetica"/>
        </w:rPr>
        <w:instrText xml:space="preserve"> ADDIN EN.REFLIST </w:instrText>
      </w:r>
      <w:r w:rsidRPr="00F75713">
        <w:rPr>
          <w:rFonts w:ascii="Helvetica" w:hAnsi="Helvetica"/>
        </w:rPr>
        <w:fldChar w:fldCharType="separate"/>
      </w:r>
      <w:r w:rsidR="003C6AD3" w:rsidRPr="003C6AD3">
        <w:rPr>
          <w:noProof/>
        </w:rPr>
        <w:t>[1]</w:t>
      </w:r>
      <w:r w:rsidR="003C6AD3" w:rsidRPr="003C6AD3">
        <w:rPr>
          <w:noProof/>
        </w:rPr>
        <w:tab/>
        <w:t>Zhou Y, Holmes EC. Bayesian estimates of the evolutionary rate and age of hepatitis B virus. J Mol Evol 2007;</w:t>
      </w:r>
      <w:r w:rsidR="003C6AD3" w:rsidRPr="003C6AD3">
        <w:rPr>
          <w:b/>
          <w:noProof/>
        </w:rPr>
        <w:t>65:</w:t>
      </w:r>
      <w:r w:rsidR="003C6AD3" w:rsidRPr="003C6AD3">
        <w:rPr>
          <w:noProof/>
        </w:rPr>
        <w:t>197-205.</w:t>
      </w:r>
    </w:p>
    <w:p w14:paraId="206CEBCC" w14:textId="77777777" w:rsidR="003C6AD3" w:rsidRPr="003C6AD3" w:rsidRDefault="003C6AD3" w:rsidP="003C6AD3">
      <w:pPr>
        <w:pStyle w:val="EndNoteBibliography"/>
        <w:rPr>
          <w:noProof/>
        </w:rPr>
      </w:pPr>
      <w:r w:rsidRPr="003C6AD3">
        <w:rPr>
          <w:noProof/>
        </w:rPr>
        <w:t>[2]</w:t>
      </w:r>
      <w:r w:rsidRPr="003C6AD3">
        <w:rPr>
          <w:noProof/>
        </w:rPr>
        <w:tab/>
        <w:t>Lupberger J, Hildt E. Hepatitis B virus-induced oncogenesis. World J Gastroenterol 2007;</w:t>
      </w:r>
      <w:r w:rsidRPr="003C6AD3">
        <w:rPr>
          <w:b/>
          <w:noProof/>
        </w:rPr>
        <w:t>13:</w:t>
      </w:r>
      <w:r w:rsidRPr="003C6AD3">
        <w:rPr>
          <w:noProof/>
        </w:rPr>
        <w:t>74-81.</w:t>
      </w:r>
    </w:p>
    <w:p w14:paraId="3B383A27" w14:textId="77777777" w:rsidR="003C6AD3" w:rsidRPr="003C6AD3" w:rsidRDefault="003C6AD3" w:rsidP="003C6AD3">
      <w:pPr>
        <w:pStyle w:val="EndNoteBibliography"/>
        <w:rPr>
          <w:noProof/>
        </w:rPr>
      </w:pPr>
      <w:r w:rsidRPr="003C6AD3">
        <w:rPr>
          <w:noProof/>
        </w:rPr>
        <w:t>[3]</w:t>
      </w:r>
      <w:r w:rsidRPr="003C6AD3">
        <w:rPr>
          <w:noProof/>
        </w:rPr>
        <w:tab/>
        <w:t>Cassidy A, Mossman S, Olivieri A, De Ridder M, Leroux-Roels G. Hepatitis B vaccine effectiveness in the face of global HBV genotype diversity. Expert Rev Vaccines 2011;</w:t>
      </w:r>
      <w:r w:rsidRPr="003C6AD3">
        <w:rPr>
          <w:b/>
          <w:noProof/>
        </w:rPr>
        <w:t>10:</w:t>
      </w:r>
      <w:r w:rsidRPr="003C6AD3">
        <w:rPr>
          <w:noProof/>
        </w:rPr>
        <w:t>1709-1715.</w:t>
      </w:r>
    </w:p>
    <w:p w14:paraId="146592F8" w14:textId="77777777" w:rsidR="003C6AD3" w:rsidRPr="003C6AD3" w:rsidRDefault="003C6AD3" w:rsidP="003C6AD3">
      <w:pPr>
        <w:pStyle w:val="EndNoteBibliography"/>
        <w:rPr>
          <w:noProof/>
        </w:rPr>
      </w:pPr>
      <w:r w:rsidRPr="003C6AD3">
        <w:rPr>
          <w:noProof/>
        </w:rPr>
        <w:t>[4]</w:t>
      </w:r>
      <w:r w:rsidRPr="003C6AD3">
        <w:rPr>
          <w:noProof/>
        </w:rPr>
        <w:tab/>
        <w:t>Huang YH, Wu JC, Chang TT, Sheen IJ, Huo TI, Lee PC, et al. Association of core promoter/precore mutations and viral load in e antigen-negative chronic hepatitis B patients. J Viral Hepat 2006;</w:t>
      </w:r>
      <w:r w:rsidRPr="003C6AD3">
        <w:rPr>
          <w:b/>
          <w:noProof/>
        </w:rPr>
        <w:t>13:</w:t>
      </w:r>
      <w:r w:rsidRPr="003C6AD3">
        <w:rPr>
          <w:noProof/>
        </w:rPr>
        <w:t>336-342.</w:t>
      </w:r>
    </w:p>
    <w:p w14:paraId="503DBD72" w14:textId="77777777" w:rsidR="003C6AD3" w:rsidRPr="003C6AD3" w:rsidRDefault="003C6AD3" w:rsidP="003C6AD3">
      <w:pPr>
        <w:pStyle w:val="EndNoteBibliography"/>
        <w:rPr>
          <w:noProof/>
        </w:rPr>
      </w:pPr>
      <w:r w:rsidRPr="003C6AD3">
        <w:rPr>
          <w:noProof/>
        </w:rPr>
        <w:t>[5]</w:t>
      </w:r>
      <w:r w:rsidRPr="003C6AD3">
        <w:rPr>
          <w:noProof/>
        </w:rPr>
        <w:tab/>
        <w:t>Okamoto H, Tsuda F, Akahane Y, Sugai Y, Yoshiba M, Moriyama K, et al. Hepatitis B virus with mutations in the core promoter for an e antigen-negative phenotype in carriers with antibody to e antigen. J Virol 1994;</w:t>
      </w:r>
      <w:r w:rsidRPr="003C6AD3">
        <w:rPr>
          <w:b/>
          <w:noProof/>
        </w:rPr>
        <w:t>68:</w:t>
      </w:r>
      <w:r w:rsidRPr="003C6AD3">
        <w:rPr>
          <w:noProof/>
        </w:rPr>
        <w:t>8102-8110.</w:t>
      </w:r>
    </w:p>
    <w:p w14:paraId="1E33E0A0" w14:textId="77777777" w:rsidR="003C6AD3" w:rsidRPr="003C6AD3" w:rsidRDefault="003C6AD3" w:rsidP="003C6AD3">
      <w:pPr>
        <w:pStyle w:val="EndNoteBibliography"/>
        <w:rPr>
          <w:noProof/>
        </w:rPr>
      </w:pPr>
      <w:r w:rsidRPr="003C6AD3">
        <w:rPr>
          <w:noProof/>
        </w:rPr>
        <w:t>[6]</w:t>
      </w:r>
      <w:r w:rsidRPr="003C6AD3">
        <w:rPr>
          <w:noProof/>
        </w:rPr>
        <w:tab/>
        <w:t>Carman WF, Jacyna MR, Hadziyannis S, Karayiannis P, McGarvey MJ, Makris A, et al. Mutation preventing formation of hepatitis B e antigen in patients with chronic hepatitis B infection. Lancet 1989;</w:t>
      </w:r>
      <w:r w:rsidRPr="003C6AD3">
        <w:rPr>
          <w:b/>
          <w:noProof/>
        </w:rPr>
        <w:t>2:</w:t>
      </w:r>
      <w:r w:rsidRPr="003C6AD3">
        <w:rPr>
          <w:noProof/>
        </w:rPr>
        <w:t>588-591.</w:t>
      </w:r>
    </w:p>
    <w:p w14:paraId="772073AD" w14:textId="77777777" w:rsidR="003C6AD3" w:rsidRPr="003C6AD3" w:rsidRDefault="003C6AD3" w:rsidP="003C6AD3">
      <w:pPr>
        <w:pStyle w:val="EndNoteBibliography"/>
        <w:rPr>
          <w:noProof/>
        </w:rPr>
      </w:pPr>
      <w:r w:rsidRPr="003C6AD3">
        <w:rPr>
          <w:noProof/>
        </w:rPr>
        <w:t>[7]</w:t>
      </w:r>
      <w:r w:rsidRPr="003C6AD3">
        <w:rPr>
          <w:noProof/>
        </w:rPr>
        <w:tab/>
        <w:t>Baptista M, Kramvis A, Kew MC. High prevalence of 1762(T) 1764(A) mutations in the basic core promoter of hepatitis B virus isolated from black Africans with hepatocellular carcinoma compared with asymptomatic carriers. Hepatology 1999;</w:t>
      </w:r>
      <w:r w:rsidRPr="003C6AD3">
        <w:rPr>
          <w:b/>
          <w:noProof/>
        </w:rPr>
        <w:t>29:</w:t>
      </w:r>
      <w:r w:rsidRPr="003C6AD3">
        <w:rPr>
          <w:noProof/>
        </w:rPr>
        <w:t>946-953.</w:t>
      </w:r>
    </w:p>
    <w:p w14:paraId="55BCE965" w14:textId="77777777" w:rsidR="003C6AD3" w:rsidRPr="003C6AD3" w:rsidRDefault="003C6AD3" w:rsidP="003C6AD3">
      <w:pPr>
        <w:pStyle w:val="EndNoteBibliography"/>
        <w:rPr>
          <w:noProof/>
        </w:rPr>
      </w:pPr>
      <w:r w:rsidRPr="003C6AD3">
        <w:rPr>
          <w:noProof/>
        </w:rPr>
        <w:t>[8]</w:t>
      </w:r>
      <w:r w:rsidRPr="003C6AD3">
        <w:rPr>
          <w:noProof/>
        </w:rPr>
        <w:tab/>
        <w:t>Li W, Chen G, Yu X, Shi Y, Peng M, Wei J. Accumulation of the mutations in basal core promoter of hepatitis B virus subgenotype C1 increase the risk of hepatocellular carcinoma in Southern China. Int J Clin Exp Pathol 2013;</w:t>
      </w:r>
      <w:r w:rsidRPr="003C6AD3">
        <w:rPr>
          <w:b/>
          <w:noProof/>
        </w:rPr>
        <w:t>6:</w:t>
      </w:r>
      <w:r w:rsidRPr="003C6AD3">
        <w:rPr>
          <w:noProof/>
        </w:rPr>
        <w:t>1076-1085.</w:t>
      </w:r>
    </w:p>
    <w:p w14:paraId="67E5C642" w14:textId="77777777" w:rsidR="003C6AD3" w:rsidRPr="003C6AD3" w:rsidRDefault="003C6AD3" w:rsidP="003C6AD3">
      <w:pPr>
        <w:pStyle w:val="EndNoteBibliography"/>
        <w:rPr>
          <w:noProof/>
        </w:rPr>
      </w:pPr>
      <w:r w:rsidRPr="003C6AD3">
        <w:rPr>
          <w:noProof/>
        </w:rPr>
        <w:t>[9]</w:t>
      </w:r>
      <w:r w:rsidRPr="003C6AD3">
        <w:rPr>
          <w:noProof/>
        </w:rPr>
        <w:tab/>
        <w:t>Shi M, Zhang Y, Zhang J, Liu W, Xing L. Hepatitis B virus genotypes, precore mutations, and basal core promoter mutations in HBV-infected Chinese patients with persistently normal alanine aminotransferase and low serum HBV-DNA levels. Braz J Infect Dis 2012;</w:t>
      </w:r>
      <w:r w:rsidRPr="003C6AD3">
        <w:rPr>
          <w:b/>
          <w:noProof/>
        </w:rPr>
        <w:t>16:</w:t>
      </w:r>
      <w:r w:rsidRPr="003C6AD3">
        <w:rPr>
          <w:noProof/>
        </w:rPr>
        <w:t>52-56.</w:t>
      </w:r>
    </w:p>
    <w:p w14:paraId="38F807FA" w14:textId="77777777" w:rsidR="003C6AD3" w:rsidRPr="003C6AD3" w:rsidRDefault="003C6AD3" w:rsidP="003C6AD3">
      <w:pPr>
        <w:pStyle w:val="EndNoteBibliography"/>
        <w:rPr>
          <w:noProof/>
        </w:rPr>
      </w:pPr>
      <w:r w:rsidRPr="003C6AD3">
        <w:rPr>
          <w:noProof/>
        </w:rPr>
        <w:t>[10]</w:t>
      </w:r>
      <w:r w:rsidRPr="003C6AD3">
        <w:rPr>
          <w:noProof/>
        </w:rPr>
        <w:tab/>
        <w:t>Fang ZL, Sabin CA, Dong BQ, Wei SC, Chen QY, Fang KX, et al. The association of HBV core promoter double mutations (A1762T and G1764A) with viral load differs between HBeAg positive and anti-HBe positive individuals: a longitudinal analysis. J Hepatol 2009;</w:t>
      </w:r>
      <w:r w:rsidRPr="003C6AD3">
        <w:rPr>
          <w:b/>
          <w:noProof/>
        </w:rPr>
        <w:t>50:</w:t>
      </w:r>
      <w:r w:rsidRPr="003C6AD3">
        <w:rPr>
          <w:noProof/>
        </w:rPr>
        <w:t>273-280.</w:t>
      </w:r>
    </w:p>
    <w:p w14:paraId="04DC9814" w14:textId="77777777" w:rsidR="003C6AD3" w:rsidRPr="003C6AD3" w:rsidRDefault="003C6AD3" w:rsidP="003C6AD3">
      <w:pPr>
        <w:pStyle w:val="EndNoteBibliography"/>
        <w:rPr>
          <w:noProof/>
        </w:rPr>
      </w:pPr>
      <w:r w:rsidRPr="003C6AD3">
        <w:rPr>
          <w:noProof/>
        </w:rPr>
        <w:t>[11]</w:t>
      </w:r>
      <w:r w:rsidRPr="003C6AD3">
        <w:rPr>
          <w:noProof/>
        </w:rPr>
        <w:tab/>
        <w:t>Jammeh S, Tavner F, Watson R, Thomas HC, Karayiannis P. Effect of basal core promoter and pre-core mutations on hepatitis B virus replication. J Gen Virol 2008;</w:t>
      </w:r>
      <w:r w:rsidRPr="003C6AD3">
        <w:rPr>
          <w:b/>
          <w:noProof/>
        </w:rPr>
        <w:t>89:</w:t>
      </w:r>
      <w:r w:rsidRPr="003C6AD3">
        <w:rPr>
          <w:noProof/>
        </w:rPr>
        <w:t>901-909.</w:t>
      </w:r>
    </w:p>
    <w:p w14:paraId="2E91525D" w14:textId="77777777" w:rsidR="003C6AD3" w:rsidRPr="003C6AD3" w:rsidRDefault="003C6AD3" w:rsidP="003C6AD3">
      <w:pPr>
        <w:pStyle w:val="EndNoteBibliography"/>
        <w:rPr>
          <w:noProof/>
        </w:rPr>
      </w:pPr>
      <w:r w:rsidRPr="003C6AD3">
        <w:rPr>
          <w:noProof/>
        </w:rPr>
        <w:t>[12]</w:t>
      </w:r>
      <w:r w:rsidRPr="003C6AD3">
        <w:rPr>
          <w:noProof/>
        </w:rPr>
        <w:tab/>
        <w:t>Gunther S, Sommer G, Von Breunig F, Iwanska A, Kalinina T, Sterneck M, et al. Amplification of full-length hepatitis B virus genomes from samples from patients with low levels of viremia: frequency and functional consequences of PCR-introduced mutations. J Clin Microbiol 1998;</w:t>
      </w:r>
      <w:r w:rsidRPr="003C6AD3">
        <w:rPr>
          <w:b/>
          <w:noProof/>
        </w:rPr>
        <w:t>36:</w:t>
      </w:r>
      <w:r w:rsidRPr="003C6AD3">
        <w:rPr>
          <w:noProof/>
        </w:rPr>
        <w:t>531-538.</w:t>
      </w:r>
    </w:p>
    <w:p w14:paraId="737368A6" w14:textId="77777777" w:rsidR="003C6AD3" w:rsidRPr="003C6AD3" w:rsidRDefault="003C6AD3" w:rsidP="003C6AD3">
      <w:pPr>
        <w:pStyle w:val="EndNoteBibliography"/>
        <w:rPr>
          <w:noProof/>
        </w:rPr>
      </w:pPr>
      <w:r w:rsidRPr="003C6AD3">
        <w:rPr>
          <w:noProof/>
        </w:rPr>
        <w:t>[13]</w:t>
      </w:r>
      <w:r w:rsidRPr="003C6AD3">
        <w:rPr>
          <w:noProof/>
        </w:rPr>
        <w:tab/>
        <w:t>Parekh S, Zoulim F, Ahn SH, Tsai A, Li J, Kawai S, et al. Genome replication, virion secretion, and e antigen expression of naturally occurring hepatitis B virus core promoter mutants. J Virol 2003;</w:t>
      </w:r>
      <w:r w:rsidRPr="003C6AD3">
        <w:rPr>
          <w:b/>
          <w:noProof/>
        </w:rPr>
        <w:t>77:</w:t>
      </w:r>
      <w:r w:rsidRPr="003C6AD3">
        <w:rPr>
          <w:noProof/>
        </w:rPr>
        <w:t>6601-6612.</w:t>
      </w:r>
    </w:p>
    <w:p w14:paraId="3CE506F7" w14:textId="77777777" w:rsidR="003C6AD3" w:rsidRPr="003C6AD3" w:rsidRDefault="003C6AD3" w:rsidP="003C6AD3">
      <w:pPr>
        <w:pStyle w:val="EndNoteBibliography"/>
        <w:rPr>
          <w:noProof/>
        </w:rPr>
      </w:pPr>
      <w:r w:rsidRPr="003C6AD3">
        <w:rPr>
          <w:noProof/>
        </w:rPr>
        <w:t>[14]</w:t>
      </w:r>
      <w:r w:rsidRPr="003C6AD3">
        <w:rPr>
          <w:noProof/>
        </w:rPr>
        <w:tab/>
        <w:t>Li Y, Wang JJ, Gao S, Liu Q, Bai J, Zhao XQ, et al. Decreased peripheral natural killer cells activity in the immune activated stage of chronic hepatitis B. PLoS One 2014;</w:t>
      </w:r>
      <w:r w:rsidRPr="003C6AD3">
        <w:rPr>
          <w:b/>
          <w:noProof/>
        </w:rPr>
        <w:t>9:</w:t>
      </w:r>
      <w:r w:rsidRPr="003C6AD3">
        <w:rPr>
          <w:noProof/>
        </w:rPr>
        <w:t>e86927.</w:t>
      </w:r>
    </w:p>
    <w:p w14:paraId="22968187" w14:textId="77777777" w:rsidR="003C6AD3" w:rsidRPr="003C6AD3" w:rsidRDefault="003C6AD3" w:rsidP="003C6AD3">
      <w:pPr>
        <w:pStyle w:val="EndNoteBibliography"/>
        <w:rPr>
          <w:noProof/>
        </w:rPr>
      </w:pPr>
      <w:r w:rsidRPr="003C6AD3">
        <w:rPr>
          <w:noProof/>
        </w:rPr>
        <w:t>[15]</w:t>
      </w:r>
      <w:r w:rsidRPr="003C6AD3">
        <w:rPr>
          <w:noProof/>
        </w:rPr>
        <w:tab/>
        <w:t>Oliviero B, Varchetta S, Paudice E, Michelone G, Zaramella M, Mavilio D, et al. Natural killer cell functional dichotomy in chronic hepatitis B and chronic hepatitis C virus infections. Gastroenterology 2009;</w:t>
      </w:r>
      <w:r w:rsidRPr="003C6AD3">
        <w:rPr>
          <w:b/>
          <w:noProof/>
        </w:rPr>
        <w:t>137:</w:t>
      </w:r>
      <w:r w:rsidRPr="003C6AD3">
        <w:rPr>
          <w:noProof/>
        </w:rPr>
        <w:t>1151-1160, 1160 e1151-1157.</w:t>
      </w:r>
    </w:p>
    <w:p w14:paraId="1113F56E" w14:textId="77777777" w:rsidR="003C6AD3" w:rsidRPr="003C6AD3" w:rsidRDefault="003C6AD3" w:rsidP="003C6AD3">
      <w:pPr>
        <w:pStyle w:val="EndNoteBibliography"/>
        <w:rPr>
          <w:noProof/>
        </w:rPr>
      </w:pPr>
      <w:r w:rsidRPr="003C6AD3">
        <w:rPr>
          <w:noProof/>
        </w:rPr>
        <w:t>[16]</w:t>
      </w:r>
      <w:r w:rsidRPr="003C6AD3">
        <w:rPr>
          <w:noProof/>
        </w:rPr>
        <w:tab/>
        <w:t>Zhao J, Li Y, Jin L, Zhang S, Fan R, Sun Y, et al. Natural killer cells are characterized by the concomitantly increased interferon-gamma and cytotoxicity in acute resolved hepatitis B patients. PLoS One 2012;</w:t>
      </w:r>
      <w:r w:rsidRPr="003C6AD3">
        <w:rPr>
          <w:b/>
          <w:noProof/>
        </w:rPr>
        <w:t>7:</w:t>
      </w:r>
      <w:r w:rsidRPr="003C6AD3">
        <w:rPr>
          <w:noProof/>
        </w:rPr>
        <w:t>e49135.</w:t>
      </w:r>
    </w:p>
    <w:p w14:paraId="4B5A20BC" w14:textId="77777777" w:rsidR="003C6AD3" w:rsidRPr="003C6AD3" w:rsidRDefault="003C6AD3" w:rsidP="003C6AD3">
      <w:pPr>
        <w:pStyle w:val="EndNoteBibliography"/>
        <w:rPr>
          <w:noProof/>
        </w:rPr>
      </w:pPr>
      <w:r w:rsidRPr="003C6AD3">
        <w:rPr>
          <w:noProof/>
        </w:rPr>
        <w:t>[17]</w:t>
      </w:r>
      <w:r w:rsidRPr="003C6AD3">
        <w:rPr>
          <w:noProof/>
        </w:rPr>
        <w:tab/>
        <w:t>Zou Z, Xu D, Li B, Xin S, Zhang Z, Huang L, et al. Compartmentalization and its implication for peripheral immunologically-competent cells to the liver in patients with HBV-related acute-on-chronic liver failure. Hepatol Res 2009;</w:t>
      </w:r>
      <w:r w:rsidRPr="003C6AD3">
        <w:rPr>
          <w:b/>
          <w:noProof/>
        </w:rPr>
        <w:t>39:</w:t>
      </w:r>
      <w:r w:rsidRPr="003C6AD3">
        <w:rPr>
          <w:noProof/>
        </w:rPr>
        <w:t>1198-1207.</w:t>
      </w:r>
    </w:p>
    <w:p w14:paraId="1EF103EB" w14:textId="77777777" w:rsidR="003C6AD3" w:rsidRPr="003C6AD3" w:rsidRDefault="003C6AD3" w:rsidP="003C6AD3">
      <w:pPr>
        <w:pStyle w:val="EndNoteBibliography"/>
        <w:rPr>
          <w:noProof/>
        </w:rPr>
      </w:pPr>
      <w:r w:rsidRPr="003C6AD3">
        <w:rPr>
          <w:noProof/>
        </w:rPr>
        <w:t>[18]</w:t>
      </w:r>
      <w:r w:rsidRPr="003C6AD3">
        <w:rPr>
          <w:noProof/>
        </w:rPr>
        <w:tab/>
        <w:t>Dunn C, Brunetto M, Reynolds G, Christophides T, Kennedy PT, Lampertico P, et al. Cytokines induced during chronic hepatitis B virus infection promote a pathway for NK cell-mediated liver damage. J Exp Med 2007;</w:t>
      </w:r>
      <w:r w:rsidRPr="003C6AD3">
        <w:rPr>
          <w:b/>
          <w:noProof/>
        </w:rPr>
        <w:t>204:</w:t>
      </w:r>
      <w:r w:rsidRPr="003C6AD3">
        <w:rPr>
          <w:noProof/>
        </w:rPr>
        <w:t>667-680.</w:t>
      </w:r>
    </w:p>
    <w:p w14:paraId="6F77C905" w14:textId="77777777" w:rsidR="003C6AD3" w:rsidRPr="003C6AD3" w:rsidRDefault="003C6AD3" w:rsidP="003C6AD3">
      <w:pPr>
        <w:pStyle w:val="EndNoteBibliography"/>
        <w:rPr>
          <w:noProof/>
        </w:rPr>
      </w:pPr>
      <w:r w:rsidRPr="003C6AD3">
        <w:rPr>
          <w:noProof/>
        </w:rPr>
        <w:t>[19]</w:t>
      </w:r>
      <w:r w:rsidRPr="003C6AD3">
        <w:rPr>
          <w:noProof/>
        </w:rPr>
        <w:tab/>
        <w:t>Bertoletti A, Maini MK. Protection or damage: a dual role for the virus-specific cytotoxic T lymphocyte response in hepatitis B and C infection? Curr Opin Microbiol 2000;</w:t>
      </w:r>
      <w:r w:rsidRPr="003C6AD3">
        <w:rPr>
          <w:b/>
          <w:noProof/>
        </w:rPr>
        <w:t>3:</w:t>
      </w:r>
      <w:r w:rsidRPr="003C6AD3">
        <w:rPr>
          <w:noProof/>
        </w:rPr>
        <w:t>387-392.</w:t>
      </w:r>
    </w:p>
    <w:p w14:paraId="60B413F7" w14:textId="77777777" w:rsidR="003C6AD3" w:rsidRPr="003C6AD3" w:rsidRDefault="003C6AD3" w:rsidP="003C6AD3">
      <w:pPr>
        <w:pStyle w:val="EndNoteBibliography"/>
        <w:rPr>
          <w:noProof/>
        </w:rPr>
      </w:pPr>
      <w:r w:rsidRPr="003C6AD3">
        <w:rPr>
          <w:noProof/>
        </w:rPr>
        <w:t>[20]</w:t>
      </w:r>
      <w:r w:rsidRPr="003C6AD3">
        <w:rPr>
          <w:noProof/>
        </w:rPr>
        <w:tab/>
        <w:t>Peppa D, Gill US, Reynolds G, Easom NJ, Pallett LJ, Schurich A, et al. Up-regulation of a death receptor renders antiviral T cells susceptible to NK cell-mediated deletion. J Exp Med 2013;</w:t>
      </w:r>
      <w:r w:rsidRPr="003C6AD3">
        <w:rPr>
          <w:b/>
          <w:noProof/>
        </w:rPr>
        <w:t>210:</w:t>
      </w:r>
      <w:r w:rsidRPr="003C6AD3">
        <w:rPr>
          <w:noProof/>
        </w:rPr>
        <w:t>99-114.</w:t>
      </w:r>
    </w:p>
    <w:p w14:paraId="20BC1C1A" w14:textId="77777777" w:rsidR="003C6AD3" w:rsidRPr="003C6AD3" w:rsidRDefault="003C6AD3" w:rsidP="003C6AD3">
      <w:pPr>
        <w:pStyle w:val="EndNoteBibliography"/>
        <w:rPr>
          <w:noProof/>
        </w:rPr>
      </w:pPr>
      <w:r w:rsidRPr="003C6AD3">
        <w:rPr>
          <w:noProof/>
        </w:rPr>
        <w:t>[21]</w:t>
      </w:r>
      <w:r w:rsidRPr="003C6AD3">
        <w:rPr>
          <w:noProof/>
        </w:rPr>
        <w:tab/>
        <w:t>Groh V, Bruhl A, El-Gabalawy H, Nelson JL, Spies T. Stimulation of T cell autoreactivity by anomalous expression of NKG2D and its MIC ligands in rheumatoid arthritis. Proc Natl Acad Sci U S A 2003;</w:t>
      </w:r>
      <w:r w:rsidRPr="003C6AD3">
        <w:rPr>
          <w:b/>
          <w:noProof/>
        </w:rPr>
        <w:t>100:</w:t>
      </w:r>
      <w:r w:rsidRPr="003C6AD3">
        <w:rPr>
          <w:noProof/>
        </w:rPr>
        <w:t>9452-9457.</w:t>
      </w:r>
    </w:p>
    <w:p w14:paraId="18035397" w14:textId="77777777" w:rsidR="003C6AD3" w:rsidRPr="003C6AD3" w:rsidRDefault="003C6AD3" w:rsidP="003C6AD3">
      <w:pPr>
        <w:pStyle w:val="EndNoteBibliography"/>
        <w:rPr>
          <w:noProof/>
        </w:rPr>
      </w:pPr>
      <w:r w:rsidRPr="003C6AD3">
        <w:rPr>
          <w:noProof/>
        </w:rPr>
        <w:t>[22]</w:t>
      </w:r>
      <w:r w:rsidRPr="003C6AD3">
        <w:rPr>
          <w:noProof/>
        </w:rPr>
        <w:tab/>
        <w:t>Ogasawara K, Hamerman JA, Ehrlich LR, Bour-Jordan H, Santamaria P, Bluestone JA, et al. NKG2D blockade prevents autoimmune diabetes in NOD mice. Immunity 2004;</w:t>
      </w:r>
      <w:r w:rsidRPr="003C6AD3">
        <w:rPr>
          <w:b/>
          <w:noProof/>
        </w:rPr>
        <w:t>20:</w:t>
      </w:r>
      <w:r w:rsidRPr="003C6AD3">
        <w:rPr>
          <w:noProof/>
        </w:rPr>
        <w:t>757-767.</w:t>
      </w:r>
    </w:p>
    <w:p w14:paraId="74B1365D" w14:textId="77777777" w:rsidR="003C6AD3" w:rsidRPr="003C6AD3" w:rsidRDefault="003C6AD3" w:rsidP="003C6AD3">
      <w:pPr>
        <w:pStyle w:val="EndNoteBibliography"/>
        <w:rPr>
          <w:noProof/>
        </w:rPr>
      </w:pPr>
      <w:r w:rsidRPr="003C6AD3">
        <w:rPr>
          <w:noProof/>
        </w:rPr>
        <w:t>[23]</w:t>
      </w:r>
      <w:r w:rsidRPr="003C6AD3">
        <w:rPr>
          <w:noProof/>
        </w:rPr>
        <w:tab/>
        <w:t>Stern-Ginossar N, Mandelboim O. An integrated view of the regulation of NKG2D ligands. Immunology 2009;</w:t>
      </w:r>
      <w:r w:rsidRPr="003C6AD3">
        <w:rPr>
          <w:b/>
          <w:noProof/>
        </w:rPr>
        <w:t>128:</w:t>
      </w:r>
      <w:r w:rsidRPr="003C6AD3">
        <w:rPr>
          <w:noProof/>
        </w:rPr>
        <w:t>1-6.</w:t>
      </w:r>
    </w:p>
    <w:p w14:paraId="1AA11AE7" w14:textId="77777777" w:rsidR="003C6AD3" w:rsidRPr="003C6AD3" w:rsidRDefault="003C6AD3" w:rsidP="003C6AD3">
      <w:pPr>
        <w:pStyle w:val="EndNoteBibliography"/>
        <w:rPr>
          <w:noProof/>
        </w:rPr>
      </w:pPr>
      <w:r w:rsidRPr="003C6AD3">
        <w:rPr>
          <w:noProof/>
        </w:rPr>
        <w:t>[24]</w:t>
      </w:r>
      <w:r w:rsidRPr="003C6AD3">
        <w:rPr>
          <w:noProof/>
        </w:rPr>
        <w:tab/>
        <w:t>Fuchs A, Colonna M. The role of NK cell recognition of nectin and nectin-like proteins in tumor immunosurveillance. Semin Cancer Biol 2006;</w:t>
      </w:r>
      <w:r w:rsidRPr="003C6AD3">
        <w:rPr>
          <w:b/>
          <w:noProof/>
        </w:rPr>
        <w:t>16:</w:t>
      </w:r>
      <w:r w:rsidRPr="003C6AD3">
        <w:rPr>
          <w:noProof/>
        </w:rPr>
        <w:t>359-366.</w:t>
      </w:r>
    </w:p>
    <w:p w14:paraId="5D093214" w14:textId="77777777" w:rsidR="003C6AD3" w:rsidRPr="003C6AD3" w:rsidRDefault="003C6AD3" w:rsidP="003C6AD3">
      <w:pPr>
        <w:pStyle w:val="EndNoteBibliography"/>
        <w:rPr>
          <w:noProof/>
        </w:rPr>
      </w:pPr>
      <w:r w:rsidRPr="003C6AD3">
        <w:rPr>
          <w:noProof/>
        </w:rPr>
        <w:t>[25]</w:t>
      </w:r>
      <w:r w:rsidRPr="003C6AD3">
        <w:rPr>
          <w:noProof/>
        </w:rPr>
        <w:tab/>
        <w:t>Germain C, Bihl F, Zahn S, Poupon G, Dumaurier MJ, Rampanarivo HH, et al. Characterization of alternatively spliced transcript variants of CLEC2D gene. J Biol Chem 2010;</w:t>
      </w:r>
      <w:r w:rsidRPr="003C6AD3">
        <w:rPr>
          <w:b/>
          <w:noProof/>
        </w:rPr>
        <w:t>285:</w:t>
      </w:r>
      <w:r w:rsidRPr="003C6AD3">
        <w:rPr>
          <w:noProof/>
        </w:rPr>
        <w:t>36207-36215.</w:t>
      </w:r>
    </w:p>
    <w:p w14:paraId="7ADFE88F" w14:textId="77777777" w:rsidR="003C6AD3" w:rsidRPr="003C6AD3" w:rsidRDefault="003C6AD3" w:rsidP="003C6AD3">
      <w:pPr>
        <w:pStyle w:val="EndNoteBibliography"/>
        <w:rPr>
          <w:noProof/>
        </w:rPr>
      </w:pPr>
      <w:r w:rsidRPr="003C6AD3">
        <w:rPr>
          <w:noProof/>
        </w:rPr>
        <w:t>[26]</w:t>
      </w:r>
      <w:r w:rsidRPr="003C6AD3">
        <w:rPr>
          <w:noProof/>
        </w:rPr>
        <w:tab/>
        <w:t>Germain C, Meier A, Jensen T, Knapnougel P, Poupon G, Lazzari A, et al. Induction of lectin-like transcript 1 (LLT1) protein cell surface expression by pathogens and interferon-gamma contributes to modulate immune responses. J Biol Chem 2011;</w:t>
      </w:r>
      <w:r w:rsidRPr="003C6AD3">
        <w:rPr>
          <w:b/>
          <w:noProof/>
        </w:rPr>
        <w:t>286:</w:t>
      </w:r>
      <w:r w:rsidRPr="003C6AD3">
        <w:rPr>
          <w:noProof/>
        </w:rPr>
        <w:t>37964-37975.</w:t>
      </w:r>
    </w:p>
    <w:p w14:paraId="1D1B45CF" w14:textId="77777777" w:rsidR="003C6AD3" w:rsidRPr="003C6AD3" w:rsidRDefault="003C6AD3" w:rsidP="003C6AD3">
      <w:pPr>
        <w:pStyle w:val="EndNoteBibliography"/>
        <w:rPr>
          <w:noProof/>
        </w:rPr>
      </w:pPr>
      <w:r w:rsidRPr="003C6AD3">
        <w:rPr>
          <w:noProof/>
        </w:rPr>
        <w:t>[27]</w:t>
      </w:r>
      <w:r w:rsidRPr="003C6AD3">
        <w:rPr>
          <w:noProof/>
        </w:rPr>
        <w:tab/>
        <w:t>Aldemir H, Prod'homme V, Dumaurier MJ, Retiere C, Poupon G, Cazareth J, et al. Cutting edge: lectin-like transcript 1 is a ligand for the CD161 receptor. J Immunol 2005;</w:t>
      </w:r>
      <w:r w:rsidRPr="003C6AD3">
        <w:rPr>
          <w:b/>
          <w:noProof/>
        </w:rPr>
        <w:t>175:</w:t>
      </w:r>
      <w:r w:rsidRPr="003C6AD3">
        <w:rPr>
          <w:noProof/>
        </w:rPr>
        <w:t>7791-7795.</w:t>
      </w:r>
    </w:p>
    <w:p w14:paraId="719E21E4" w14:textId="77777777" w:rsidR="003C6AD3" w:rsidRPr="003C6AD3" w:rsidRDefault="003C6AD3" w:rsidP="003C6AD3">
      <w:pPr>
        <w:pStyle w:val="EndNoteBibliography"/>
        <w:rPr>
          <w:noProof/>
        </w:rPr>
      </w:pPr>
      <w:r w:rsidRPr="003C6AD3">
        <w:rPr>
          <w:noProof/>
        </w:rPr>
        <w:t>[28]</w:t>
      </w:r>
      <w:r w:rsidRPr="003C6AD3">
        <w:rPr>
          <w:noProof/>
        </w:rPr>
        <w:tab/>
        <w:t>Rosen DB, Bettadapura J, Alsharifi M, Mathew PA, Warren HS, Lanier LL. Cutting edge: lectin-like transcript-1 is a ligand for the inhibitory human NKR-P1A receptor. J Immunol 2005;</w:t>
      </w:r>
      <w:r w:rsidRPr="003C6AD3">
        <w:rPr>
          <w:b/>
          <w:noProof/>
        </w:rPr>
        <w:t>175:</w:t>
      </w:r>
      <w:r w:rsidRPr="003C6AD3">
        <w:rPr>
          <w:noProof/>
        </w:rPr>
        <w:t>7796-7799.</w:t>
      </w:r>
    </w:p>
    <w:p w14:paraId="24BC2BBF" w14:textId="77777777" w:rsidR="003C6AD3" w:rsidRPr="003C6AD3" w:rsidRDefault="003C6AD3" w:rsidP="003C6AD3">
      <w:pPr>
        <w:pStyle w:val="EndNoteBibliography"/>
        <w:rPr>
          <w:noProof/>
        </w:rPr>
      </w:pPr>
      <w:r w:rsidRPr="003C6AD3">
        <w:rPr>
          <w:noProof/>
        </w:rPr>
        <w:t>[29]</w:t>
      </w:r>
      <w:r w:rsidRPr="003C6AD3">
        <w:rPr>
          <w:noProof/>
        </w:rPr>
        <w:tab/>
        <w:t>Satkunanathan S, Kumar N, Bajorek M, Purbhoo MA, Culley FJ. Respiratory syncytial virus infection, TLR3 ligands, and proinflammatory cytokines induce CD161 ligand LLT1 expression on the respiratory epithelium. J Virol 2014;</w:t>
      </w:r>
      <w:r w:rsidRPr="003C6AD3">
        <w:rPr>
          <w:b/>
          <w:noProof/>
        </w:rPr>
        <w:t>88:</w:t>
      </w:r>
      <w:r w:rsidRPr="003C6AD3">
        <w:rPr>
          <w:noProof/>
        </w:rPr>
        <w:t>2366-2373.</w:t>
      </w:r>
    </w:p>
    <w:p w14:paraId="2DEE92F9" w14:textId="77777777" w:rsidR="003C6AD3" w:rsidRPr="003C6AD3" w:rsidRDefault="003C6AD3" w:rsidP="003C6AD3">
      <w:pPr>
        <w:pStyle w:val="EndNoteBibliography"/>
        <w:rPr>
          <w:noProof/>
        </w:rPr>
      </w:pPr>
      <w:r w:rsidRPr="003C6AD3">
        <w:rPr>
          <w:noProof/>
        </w:rPr>
        <w:t>[30]</w:t>
      </w:r>
      <w:r w:rsidRPr="003C6AD3">
        <w:rPr>
          <w:noProof/>
        </w:rPr>
        <w:tab/>
        <w:t>Barber DF, Faure M, Long EO. LFA-1 contributes an early signal for NK cell cytotoxicity. J Immunol 2004;</w:t>
      </w:r>
      <w:r w:rsidRPr="003C6AD3">
        <w:rPr>
          <w:b/>
          <w:noProof/>
        </w:rPr>
        <w:t>173:</w:t>
      </w:r>
      <w:r w:rsidRPr="003C6AD3">
        <w:rPr>
          <w:noProof/>
        </w:rPr>
        <w:t>3653-3659.</w:t>
      </w:r>
    </w:p>
    <w:p w14:paraId="0F4ED1C9" w14:textId="77777777" w:rsidR="003C6AD3" w:rsidRPr="003C6AD3" w:rsidRDefault="003C6AD3" w:rsidP="003C6AD3">
      <w:pPr>
        <w:pStyle w:val="EndNoteBibliography"/>
        <w:rPr>
          <w:noProof/>
        </w:rPr>
      </w:pPr>
      <w:r w:rsidRPr="003C6AD3">
        <w:rPr>
          <w:noProof/>
        </w:rPr>
        <w:t>[31]</w:t>
      </w:r>
      <w:r w:rsidRPr="003C6AD3">
        <w:rPr>
          <w:noProof/>
        </w:rPr>
        <w:tab/>
        <w:t>Fu L, Cheng YC. Role of additional mutations outside the YMDD motif of hepatitis B virus polymerase in L(-)SddC (3TC) resistance. Biochem Pharmacol 1998;</w:t>
      </w:r>
      <w:r w:rsidRPr="003C6AD3">
        <w:rPr>
          <w:b/>
          <w:noProof/>
        </w:rPr>
        <w:t>55:</w:t>
      </w:r>
      <w:r w:rsidRPr="003C6AD3">
        <w:rPr>
          <w:noProof/>
        </w:rPr>
        <w:t>1567-1572.</w:t>
      </w:r>
    </w:p>
    <w:p w14:paraId="08536026" w14:textId="77777777" w:rsidR="003C6AD3" w:rsidRPr="003C6AD3" w:rsidRDefault="003C6AD3" w:rsidP="003C6AD3">
      <w:pPr>
        <w:pStyle w:val="EndNoteBibliography"/>
        <w:rPr>
          <w:noProof/>
        </w:rPr>
      </w:pPr>
      <w:r w:rsidRPr="003C6AD3">
        <w:rPr>
          <w:noProof/>
        </w:rPr>
        <w:t>[32]</w:t>
      </w:r>
      <w:r w:rsidRPr="003C6AD3">
        <w:rPr>
          <w:noProof/>
        </w:rPr>
        <w:tab/>
        <w:t>Gunther S, Li BC, Miska S, Kruger DH, Meisel H, Will H. A novel method for efficient amplification of whole hepatitis B virus genomes permits rapid functional analysis and reveals deletion mutants in immunosuppressed patients. J Virol 1995;</w:t>
      </w:r>
      <w:r w:rsidRPr="003C6AD3">
        <w:rPr>
          <w:b/>
          <w:noProof/>
        </w:rPr>
        <w:t>69:</w:t>
      </w:r>
      <w:r w:rsidRPr="003C6AD3">
        <w:rPr>
          <w:noProof/>
        </w:rPr>
        <w:t>5437-5444.</w:t>
      </w:r>
    </w:p>
    <w:p w14:paraId="42288312" w14:textId="77777777" w:rsidR="003C6AD3" w:rsidRPr="003C6AD3" w:rsidRDefault="003C6AD3" w:rsidP="003C6AD3">
      <w:pPr>
        <w:pStyle w:val="EndNoteBibliography"/>
        <w:rPr>
          <w:noProof/>
        </w:rPr>
      </w:pPr>
      <w:r w:rsidRPr="003C6AD3">
        <w:rPr>
          <w:noProof/>
        </w:rPr>
        <w:t>[33]</w:t>
      </w:r>
      <w:r w:rsidRPr="003C6AD3">
        <w:rPr>
          <w:noProof/>
        </w:rPr>
        <w:tab/>
        <w:t>Werle-Lapostolle B, Bowden S, Locarnini S, Wursthorn K, Petersen J, Lau G, et al. Persistence of cccDNA during the natural history of chronic hepatitis B and decline during adefovir dipivoxil therapy. Gastroenterology 2004;</w:t>
      </w:r>
      <w:r w:rsidRPr="003C6AD3">
        <w:rPr>
          <w:b/>
          <w:noProof/>
        </w:rPr>
        <w:t>126:</w:t>
      </w:r>
      <w:r w:rsidRPr="003C6AD3">
        <w:rPr>
          <w:noProof/>
        </w:rPr>
        <w:t>1750-1758.</w:t>
      </w:r>
    </w:p>
    <w:p w14:paraId="18CB988C" w14:textId="039CD486" w:rsidR="003C6AD3" w:rsidRPr="003C6AD3" w:rsidRDefault="003C6AD3" w:rsidP="003C6AD3">
      <w:pPr>
        <w:pStyle w:val="EndNoteBibliography"/>
        <w:rPr>
          <w:noProof/>
        </w:rPr>
      </w:pPr>
      <w:r w:rsidRPr="003C6AD3">
        <w:rPr>
          <w:noProof/>
        </w:rPr>
        <w:t>[34]</w:t>
      </w:r>
      <w:r w:rsidRPr="003C6AD3">
        <w:rPr>
          <w:noProof/>
        </w:rPr>
        <w:tab/>
      </w:r>
      <w:r w:rsidR="00955304">
        <w:rPr>
          <w:noProof/>
        </w:rPr>
        <w:t>Lunemann S</w:t>
      </w:r>
      <w:r w:rsidRPr="003C6AD3">
        <w:rPr>
          <w:noProof/>
        </w:rPr>
        <w:t xml:space="preserve">, </w:t>
      </w:r>
      <w:r w:rsidR="00955304">
        <w:rPr>
          <w:noProof/>
        </w:rPr>
        <w:t>Malone F G,</w:t>
      </w:r>
      <w:r w:rsidRPr="003C6AD3">
        <w:rPr>
          <w:noProof/>
        </w:rPr>
        <w:t xml:space="preserve"> </w:t>
      </w:r>
      <w:r w:rsidR="00955304">
        <w:rPr>
          <w:noProof/>
        </w:rPr>
        <w:t>Hengst J</w:t>
      </w:r>
      <w:r w:rsidRPr="003C6AD3">
        <w:rPr>
          <w:noProof/>
        </w:rPr>
        <w:t xml:space="preserve">, </w:t>
      </w:r>
      <w:r w:rsidR="00955304">
        <w:rPr>
          <w:noProof/>
        </w:rPr>
        <w:t>Port K,</w:t>
      </w:r>
      <w:r w:rsidRPr="003C6AD3">
        <w:rPr>
          <w:noProof/>
        </w:rPr>
        <w:t xml:space="preserve"> </w:t>
      </w:r>
      <w:r w:rsidR="00955304">
        <w:rPr>
          <w:noProof/>
        </w:rPr>
        <w:t>Grabowski J,</w:t>
      </w:r>
      <w:r w:rsidRPr="003C6AD3">
        <w:rPr>
          <w:noProof/>
        </w:rPr>
        <w:t xml:space="preserve"> </w:t>
      </w:r>
      <w:r w:rsidR="00955304">
        <w:rPr>
          <w:noProof/>
        </w:rPr>
        <w:t>Markova A,</w:t>
      </w:r>
      <w:r w:rsidRPr="003C6AD3">
        <w:rPr>
          <w:noProof/>
        </w:rPr>
        <w:t xml:space="preserve"> et al. </w:t>
      </w:r>
      <w:r w:rsidR="00955304">
        <w:rPr>
          <w:noProof/>
        </w:rPr>
        <w:t>Compromised function of natural killer cells in acute and chronic viral hepatitis</w:t>
      </w:r>
      <w:r w:rsidRPr="003C6AD3">
        <w:rPr>
          <w:noProof/>
        </w:rPr>
        <w:t xml:space="preserve">. </w:t>
      </w:r>
      <w:r w:rsidR="00955304">
        <w:rPr>
          <w:noProof/>
        </w:rPr>
        <w:t xml:space="preserve">J Infect Dis. </w:t>
      </w:r>
      <w:r w:rsidRPr="003C6AD3">
        <w:rPr>
          <w:noProof/>
        </w:rPr>
        <w:t xml:space="preserve"> 2014;</w:t>
      </w:r>
      <w:r w:rsidR="00955304">
        <w:rPr>
          <w:b/>
          <w:noProof/>
        </w:rPr>
        <w:t>209</w:t>
      </w:r>
      <w:r w:rsidRPr="003C6AD3">
        <w:rPr>
          <w:b/>
          <w:noProof/>
        </w:rPr>
        <w:t>:</w:t>
      </w:r>
      <w:r w:rsidR="00955304">
        <w:rPr>
          <w:noProof/>
        </w:rPr>
        <w:t>1362</w:t>
      </w:r>
      <w:r w:rsidRPr="003C6AD3">
        <w:rPr>
          <w:noProof/>
        </w:rPr>
        <w:t>-</w:t>
      </w:r>
      <w:r w:rsidR="00955304">
        <w:rPr>
          <w:noProof/>
        </w:rPr>
        <w:t>73</w:t>
      </w:r>
      <w:r w:rsidRPr="003C6AD3">
        <w:rPr>
          <w:noProof/>
        </w:rPr>
        <w:t>.</w:t>
      </w:r>
    </w:p>
    <w:p w14:paraId="29A57CDA" w14:textId="77777777" w:rsidR="003C6AD3" w:rsidRPr="003C6AD3" w:rsidRDefault="003C6AD3" w:rsidP="003C6AD3">
      <w:pPr>
        <w:pStyle w:val="EndNoteBibliography"/>
        <w:rPr>
          <w:noProof/>
        </w:rPr>
      </w:pPr>
      <w:r w:rsidRPr="003C6AD3">
        <w:rPr>
          <w:noProof/>
        </w:rPr>
        <w:t>[35]</w:t>
      </w:r>
      <w:r w:rsidRPr="003C6AD3">
        <w:rPr>
          <w:noProof/>
        </w:rPr>
        <w:tab/>
        <w:t>van Zonneveld M, Zondervan PE, Cakaloglu Y, Simon C, Akarca US, So TM, et al. Peg-interferon improves liver histology in patients with HBeAg-positive chronic hepatitis B: no additional benefit of combination with lamivudine. Liver Int 2006;</w:t>
      </w:r>
      <w:r w:rsidRPr="003C6AD3">
        <w:rPr>
          <w:b/>
          <w:noProof/>
        </w:rPr>
        <w:t>26:</w:t>
      </w:r>
      <w:r w:rsidRPr="003C6AD3">
        <w:rPr>
          <w:noProof/>
        </w:rPr>
        <w:t>399-405.</w:t>
      </w:r>
    </w:p>
    <w:p w14:paraId="2BD5EF25" w14:textId="77777777" w:rsidR="003C6AD3" w:rsidRPr="003C6AD3" w:rsidRDefault="003C6AD3" w:rsidP="003C6AD3">
      <w:pPr>
        <w:pStyle w:val="EndNoteBibliography"/>
        <w:rPr>
          <w:noProof/>
        </w:rPr>
      </w:pPr>
      <w:r w:rsidRPr="003C6AD3">
        <w:rPr>
          <w:noProof/>
        </w:rPr>
        <w:t>[36]</w:t>
      </w:r>
      <w:r w:rsidRPr="003C6AD3">
        <w:rPr>
          <w:noProof/>
        </w:rPr>
        <w:tab/>
        <w:t>Chen CJ, Yang HI, Su J, Jen CL, You SL, Lu SN, et al. Risk of hepatocellular carcinoma across a biological gradient of serum hepatitis B virus DNA level. JAMA 2006;</w:t>
      </w:r>
      <w:r w:rsidRPr="003C6AD3">
        <w:rPr>
          <w:b/>
          <w:noProof/>
        </w:rPr>
        <w:t>295:</w:t>
      </w:r>
      <w:r w:rsidRPr="003C6AD3">
        <w:rPr>
          <w:noProof/>
        </w:rPr>
        <w:t>65-73.</w:t>
      </w:r>
    </w:p>
    <w:p w14:paraId="57783A70" w14:textId="77777777" w:rsidR="003C6AD3" w:rsidRPr="003C6AD3" w:rsidRDefault="003C6AD3" w:rsidP="003C6AD3">
      <w:pPr>
        <w:pStyle w:val="EndNoteBibliography"/>
        <w:rPr>
          <w:noProof/>
        </w:rPr>
      </w:pPr>
      <w:r w:rsidRPr="003C6AD3">
        <w:rPr>
          <w:noProof/>
        </w:rPr>
        <w:t>[37]</w:t>
      </w:r>
      <w:r w:rsidRPr="003C6AD3">
        <w:rPr>
          <w:noProof/>
        </w:rPr>
        <w:tab/>
        <w:t>Tang KF, Chen M, Xie J, Song GB, Shi YS, Liu Q, et al. Inhibition of hepatitis B virus replication by small interference RNA induces expression of MICA in HepG2.2.15 cells. Med Microbiol Immunol 2009;</w:t>
      </w:r>
      <w:r w:rsidRPr="003C6AD3">
        <w:rPr>
          <w:b/>
          <w:noProof/>
        </w:rPr>
        <w:t>198:</w:t>
      </w:r>
      <w:r w:rsidRPr="003C6AD3">
        <w:rPr>
          <w:noProof/>
        </w:rPr>
        <w:t>27-32.</w:t>
      </w:r>
    </w:p>
    <w:p w14:paraId="19DB9334" w14:textId="552DC1FF" w:rsidR="00FA215F" w:rsidRPr="00F75713" w:rsidRDefault="00007440" w:rsidP="00F40F5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142"/>
        </w:tabs>
        <w:autoSpaceDE w:val="0"/>
        <w:autoSpaceDN w:val="0"/>
        <w:adjustRightInd w:val="0"/>
        <w:spacing w:after="240" w:line="480" w:lineRule="auto"/>
        <w:ind w:right="-1"/>
        <w:rPr>
          <w:rFonts w:ascii="Helvetica" w:eastAsiaTheme="minorEastAsia" w:hAnsi="Helvetica" w:cs="Times"/>
          <w:bdr w:val="none" w:sz="0" w:space="0" w:color="auto"/>
        </w:rPr>
      </w:pPr>
      <w:r w:rsidRPr="00F75713">
        <w:rPr>
          <w:rFonts w:ascii="Helvetica" w:hAnsi="Helvetica"/>
        </w:rPr>
        <w:fldChar w:fldCharType="end"/>
      </w:r>
    </w:p>
    <w:p w14:paraId="450E4FE0" w14:textId="0F22A6AC" w:rsidR="004549C2" w:rsidRPr="00F75713" w:rsidRDefault="004549C2" w:rsidP="0033625E">
      <w:pPr>
        <w:tabs>
          <w:tab w:val="left" w:pos="142"/>
        </w:tabs>
        <w:spacing w:line="480" w:lineRule="auto"/>
        <w:ind w:right="-1"/>
        <w:jc w:val="both"/>
        <w:rPr>
          <w:rFonts w:ascii="Helvetica" w:hAnsi="Helvetica"/>
        </w:rPr>
      </w:pPr>
    </w:p>
    <w:sectPr w:rsidR="004549C2" w:rsidRPr="00F75713" w:rsidSect="000F0219">
      <w:headerReference w:type="even" r:id="rId11"/>
      <w:headerReference w:type="default" r:id="rId12"/>
      <w:footerReference w:type="even" r:id="rId13"/>
      <w:footerReference w:type="default" r:id="rId14"/>
      <w:pgSz w:w="11900" w:h="16840"/>
      <w:pgMar w:top="1440" w:right="1701" w:bottom="1440"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BE9A07" w14:textId="77777777" w:rsidR="00B648A3" w:rsidRDefault="00B648A3" w:rsidP="004A75A2">
      <w:r>
        <w:separator/>
      </w:r>
    </w:p>
  </w:endnote>
  <w:endnote w:type="continuationSeparator" w:id="0">
    <w:p w14:paraId="7623F61C" w14:textId="77777777" w:rsidR="00B648A3" w:rsidRDefault="00B648A3" w:rsidP="004A7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PGothic">
    <w:altName w:val="ＭＳ Ｐゴシック"/>
    <w:panose1 w:val="020B0600070205080204"/>
    <w:charset w:val="80"/>
    <w:family w:val="auto"/>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FFA82" w14:textId="77777777" w:rsidR="00A66F8F" w:rsidRDefault="00A66F8F" w:rsidP="00951E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651128" w14:textId="77777777" w:rsidR="00A66F8F" w:rsidRDefault="00A66F8F" w:rsidP="00A50A8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EED51" w14:textId="77777777" w:rsidR="00A66F8F" w:rsidRDefault="00A66F8F" w:rsidP="00A50A8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289F2A" w14:textId="77777777" w:rsidR="00B648A3" w:rsidRDefault="00B648A3" w:rsidP="004A75A2">
      <w:r>
        <w:separator/>
      </w:r>
    </w:p>
  </w:footnote>
  <w:footnote w:type="continuationSeparator" w:id="0">
    <w:p w14:paraId="7C1AA717" w14:textId="77777777" w:rsidR="00B648A3" w:rsidRDefault="00B648A3" w:rsidP="004A75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AC80CA" w14:textId="77777777" w:rsidR="00A66F8F" w:rsidRDefault="00A66F8F" w:rsidP="002770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F3D7DA" w14:textId="77777777" w:rsidR="00A66F8F" w:rsidRDefault="00A66F8F" w:rsidP="002147B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AFBF39" w14:textId="77777777" w:rsidR="00A66F8F" w:rsidRDefault="00A66F8F" w:rsidP="002770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B6770">
      <w:rPr>
        <w:rStyle w:val="PageNumber"/>
        <w:noProof/>
      </w:rPr>
      <w:t>1</w:t>
    </w:r>
    <w:r>
      <w:rPr>
        <w:rStyle w:val="PageNumber"/>
      </w:rPr>
      <w:fldChar w:fldCharType="end"/>
    </w:r>
  </w:p>
  <w:p w14:paraId="03895C8A" w14:textId="77777777" w:rsidR="00A66F8F" w:rsidRDefault="00A66F8F" w:rsidP="002147B8">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894EE873"/>
    <w:lvl w:ilvl="0">
      <w:start w:val="1"/>
      <w:numFmt w:val="decimal"/>
      <w:pStyle w:val="ImportWordListStyleDefinition634801399"/>
      <w:lvlText w:val="%1."/>
      <w:lvlJc w:val="left"/>
      <w:pPr>
        <w:tabs>
          <w:tab w:val="num" w:pos="360"/>
        </w:tabs>
        <w:ind w:left="360" w:firstLine="360"/>
      </w:pPr>
      <w:rPr>
        <w:rFonts w:hint="default"/>
        <w:position w:val="0"/>
      </w:rPr>
    </w:lvl>
    <w:lvl w:ilvl="1">
      <w:start w:val="1"/>
      <w:numFmt w:val="lowerLetter"/>
      <w:lvlText w:val="%2."/>
      <w:lvlJc w:val="left"/>
      <w:pPr>
        <w:tabs>
          <w:tab w:val="num" w:pos="360"/>
        </w:tabs>
        <w:ind w:left="360" w:firstLine="1080"/>
      </w:pPr>
      <w:rPr>
        <w:rFonts w:hint="default"/>
        <w:position w:val="0"/>
      </w:rPr>
    </w:lvl>
    <w:lvl w:ilvl="2">
      <w:start w:val="1"/>
      <w:numFmt w:val="lowerRoman"/>
      <w:lvlText w:val="%3."/>
      <w:lvlJc w:val="left"/>
      <w:pPr>
        <w:tabs>
          <w:tab w:val="num" w:pos="296"/>
        </w:tabs>
        <w:ind w:left="296" w:firstLine="1864"/>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1" w15:restartNumberingAfterBreak="0">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D8A5B33"/>
    <w:multiLevelType w:val="hybridMultilevel"/>
    <w:tmpl w:val="D87A6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bordersDoNotSurroundHeader/>
  <w:bordersDoNotSurroundFooter/>
  <w:revisionView w:inkAnnotations="0"/>
  <w:defaultTabStop w:val="720"/>
  <w:hyphenationZone w:val="283"/>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Gastr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avf9dd5xs9fmeadrspe2sdtxf95x2pax0v&quot;&gt;ALL LIBRARY&lt;record-ids&gt;&lt;item&gt;17&lt;/item&gt;&lt;item&gt;56&lt;/item&gt;&lt;item&gt;90&lt;/item&gt;&lt;item&gt;97&lt;/item&gt;&lt;item&gt;107&lt;/item&gt;&lt;item&gt;116&lt;/item&gt;&lt;item&gt;118&lt;/item&gt;&lt;item&gt;126&lt;/item&gt;&lt;item&gt;127&lt;/item&gt;&lt;item&gt;128&lt;/item&gt;&lt;item&gt;129&lt;/item&gt;&lt;item&gt;133&lt;/item&gt;&lt;item&gt;134&lt;/item&gt;&lt;item&gt;135&lt;/item&gt;&lt;item&gt;140&lt;/item&gt;&lt;item&gt;141&lt;/item&gt;&lt;item&gt;142&lt;/item&gt;&lt;item&gt;150&lt;/item&gt;&lt;item&gt;164&lt;/item&gt;&lt;item&gt;170&lt;/item&gt;&lt;item&gt;171&lt;/item&gt;&lt;item&gt;173&lt;/item&gt;&lt;item&gt;174&lt;/item&gt;&lt;item&gt;175&lt;/item&gt;&lt;item&gt;176&lt;/item&gt;&lt;item&gt;177&lt;/item&gt;&lt;item&gt;180&lt;/item&gt;&lt;item&gt;181&lt;/item&gt;&lt;item&gt;185&lt;/item&gt;&lt;item&gt;197&lt;/item&gt;&lt;item&gt;225&lt;/item&gt;&lt;item&gt;258&lt;/item&gt;&lt;item&gt;259&lt;/item&gt;&lt;item&gt;260&lt;/item&gt;&lt;item&gt;261&lt;/item&gt;&lt;item&gt;262&lt;/item&gt;&lt;item&gt;264&lt;/item&gt;&lt;item&gt;265&lt;/item&gt;&lt;/record-ids&gt;&lt;/item&gt;&lt;/Libraries&gt;"/>
  </w:docVars>
  <w:rsids>
    <w:rsidRoot w:val="00F85BD0"/>
    <w:rsid w:val="0000081F"/>
    <w:rsid w:val="00000DFF"/>
    <w:rsid w:val="000014F2"/>
    <w:rsid w:val="000029AC"/>
    <w:rsid w:val="0000318E"/>
    <w:rsid w:val="00006CE0"/>
    <w:rsid w:val="00007440"/>
    <w:rsid w:val="00010ACB"/>
    <w:rsid w:val="000128FA"/>
    <w:rsid w:val="00016E7E"/>
    <w:rsid w:val="00017970"/>
    <w:rsid w:val="00021A61"/>
    <w:rsid w:val="000235DA"/>
    <w:rsid w:val="0002370C"/>
    <w:rsid w:val="00024E3C"/>
    <w:rsid w:val="000250A2"/>
    <w:rsid w:val="00025B70"/>
    <w:rsid w:val="0002652B"/>
    <w:rsid w:val="00026729"/>
    <w:rsid w:val="000277DC"/>
    <w:rsid w:val="00031670"/>
    <w:rsid w:val="00032BF7"/>
    <w:rsid w:val="00034B81"/>
    <w:rsid w:val="00037A93"/>
    <w:rsid w:val="00040CCA"/>
    <w:rsid w:val="000423BB"/>
    <w:rsid w:val="00045D41"/>
    <w:rsid w:val="0004604F"/>
    <w:rsid w:val="00047C32"/>
    <w:rsid w:val="0005039E"/>
    <w:rsid w:val="00050AB9"/>
    <w:rsid w:val="00051D39"/>
    <w:rsid w:val="0005298D"/>
    <w:rsid w:val="00052F90"/>
    <w:rsid w:val="0005313B"/>
    <w:rsid w:val="000569D8"/>
    <w:rsid w:val="00060AF9"/>
    <w:rsid w:val="00063128"/>
    <w:rsid w:val="00066667"/>
    <w:rsid w:val="00066C00"/>
    <w:rsid w:val="00066CD5"/>
    <w:rsid w:val="00072AA8"/>
    <w:rsid w:val="00075925"/>
    <w:rsid w:val="0007657B"/>
    <w:rsid w:val="00076736"/>
    <w:rsid w:val="00076F62"/>
    <w:rsid w:val="0008018F"/>
    <w:rsid w:val="00080D7A"/>
    <w:rsid w:val="00081067"/>
    <w:rsid w:val="00082581"/>
    <w:rsid w:val="000825F0"/>
    <w:rsid w:val="000902BC"/>
    <w:rsid w:val="0009543B"/>
    <w:rsid w:val="00095753"/>
    <w:rsid w:val="000975E9"/>
    <w:rsid w:val="000A0A45"/>
    <w:rsid w:val="000A6252"/>
    <w:rsid w:val="000B07CD"/>
    <w:rsid w:val="000B13AA"/>
    <w:rsid w:val="000B2F72"/>
    <w:rsid w:val="000B4747"/>
    <w:rsid w:val="000B4EEB"/>
    <w:rsid w:val="000C2693"/>
    <w:rsid w:val="000C2B55"/>
    <w:rsid w:val="000C6947"/>
    <w:rsid w:val="000C7526"/>
    <w:rsid w:val="000D030E"/>
    <w:rsid w:val="000D1263"/>
    <w:rsid w:val="000D2657"/>
    <w:rsid w:val="000D7581"/>
    <w:rsid w:val="000E0C73"/>
    <w:rsid w:val="000E1612"/>
    <w:rsid w:val="000E1DEC"/>
    <w:rsid w:val="000F0219"/>
    <w:rsid w:val="000F031B"/>
    <w:rsid w:val="000F2AD9"/>
    <w:rsid w:val="000F3B32"/>
    <w:rsid w:val="000F453A"/>
    <w:rsid w:val="00100827"/>
    <w:rsid w:val="00103748"/>
    <w:rsid w:val="00103BF3"/>
    <w:rsid w:val="00104D5A"/>
    <w:rsid w:val="00106385"/>
    <w:rsid w:val="001075B7"/>
    <w:rsid w:val="001101BE"/>
    <w:rsid w:val="00112D28"/>
    <w:rsid w:val="001162A6"/>
    <w:rsid w:val="00130E39"/>
    <w:rsid w:val="00132C09"/>
    <w:rsid w:val="001338BB"/>
    <w:rsid w:val="00135EF5"/>
    <w:rsid w:val="0014035C"/>
    <w:rsid w:val="00142330"/>
    <w:rsid w:val="00143EDE"/>
    <w:rsid w:val="0014644C"/>
    <w:rsid w:val="0015007E"/>
    <w:rsid w:val="00150AAC"/>
    <w:rsid w:val="0015307E"/>
    <w:rsid w:val="0015588E"/>
    <w:rsid w:val="00155B4D"/>
    <w:rsid w:val="00156120"/>
    <w:rsid w:val="00157432"/>
    <w:rsid w:val="001621E0"/>
    <w:rsid w:val="00162252"/>
    <w:rsid w:val="0017405C"/>
    <w:rsid w:val="00175D0F"/>
    <w:rsid w:val="001827C6"/>
    <w:rsid w:val="001828A1"/>
    <w:rsid w:val="00185C58"/>
    <w:rsid w:val="00186188"/>
    <w:rsid w:val="00186457"/>
    <w:rsid w:val="001864B8"/>
    <w:rsid w:val="0019131F"/>
    <w:rsid w:val="001914E4"/>
    <w:rsid w:val="00193494"/>
    <w:rsid w:val="00194D32"/>
    <w:rsid w:val="00196104"/>
    <w:rsid w:val="00197F57"/>
    <w:rsid w:val="001A0013"/>
    <w:rsid w:val="001A2027"/>
    <w:rsid w:val="001A43C4"/>
    <w:rsid w:val="001A4410"/>
    <w:rsid w:val="001A603D"/>
    <w:rsid w:val="001A729D"/>
    <w:rsid w:val="001B0721"/>
    <w:rsid w:val="001B1BF2"/>
    <w:rsid w:val="001B2426"/>
    <w:rsid w:val="001B2597"/>
    <w:rsid w:val="001B2C48"/>
    <w:rsid w:val="001B3E20"/>
    <w:rsid w:val="001B4704"/>
    <w:rsid w:val="001B5BB3"/>
    <w:rsid w:val="001B5DA0"/>
    <w:rsid w:val="001B66E9"/>
    <w:rsid w:val="001B6CD9"/>
    <w:rsid w:val="001B7694"/>
    <w:rsid w:val="001C4B89"/>
    <w:rsid w:val="001C5E40"/>
    <w:rsid w:val="001C5F6D"/>
    <w:rsid w:val="001C6C01"/>
    <w:rsid w:val="001D1F6B"/>
    <w:rsid w:val="001D3593"/>
    <w:rsid w:val="001D36CC"/>
    <w:rsid w:val="001D71B5"/>
    <w:rsid w:val="001E1AB4"/>
    <w:rsid w:val="001E2A18"/>
    <w:rsid w:val="001E5208"/>
    <w:rsid w:val="001E6069"/>
    <w:rsid w:val="001E6218"/>
    <w:rsid w:val="001F2038"/>
    <w:rsid w:val="001F2171"/>
    <w:rsid w:val="001F51B7"/>
    <w:rsid w:val="001F6FFF"/>
    <w:rsid w:val="001F7B3E"/>
    <w:rsid w:val="002006AE"/>
    <w:rsid w:val="00200E5C"/>
    <w:rsid w:val="00201BDF"/>
    <w:rsid w:val="0020522E"/>
    <w:rsid w:val="00207767"/>
    <w:rsid w:val="00210890"/>
    <w:rsid w:val="0021365D"/>
    <w:rsid w:val="002147B8"/>
    <w:rsid w:val="00214B79"/>
    <w:rsid w:val="002152A9"/>
    <w:rsid w:val="00215875"/>
    <w:rsid w:val="00215E07"/>
    <w:rsid w:val="00217339"/>
    <w:rsid w:val="002174ED"/>
    <w:rsid w:val="0022083C"/>
    <w:rsid w:val="002215D1"/>
    <w:rsid w:val="00222411"/>
    <w:rsid w:val="00223BDF"/>
    <w:rsid w:val="00227023"/>
    <w:rsid w:val="002271F4"/>
    <w:rsid w:val="00230426"/>
    <w:rsid w:val="00231F57"/>
    <w:rsid w:val="00233314"/>
    <w:rsid w:val="00235648"/>
    <w:rsid w:val="00235C94"/>
    <w:rsid w:val="00236CA6"/>
    <w:rsid w:val="002410A4"/>
    <w:rsid w:val="00243304"/>
    <w:rsid w:val="00244A60"/>
    <w:rsid w:val="00244FD6"/>
    <w:rsid w:val="00252808"/>
    <w:rsid w:val="00253098"/>
    <w:rsid w:val="0025465A"/>
    <w:rsid w:val="00254CCF"/>
    <w:rsid w:val="002555A0"/>
    <w:rsid w:val="00255DCD"/>
    <w:rsid w:val="00260A3B"/>
    <w:rsid w:val="002613FB"/>
    <w:rsid w:val="00261442"/>
    <w:rsid w:val="002641EE"/>
    <w:rsid w:val="00265B9B"/>
    <w:rsid w:val="0026701D"/>
    <w:rsid w:val="00267A78"/>
    <w:rsid w:val="00270385"/>
    <w:rsid w:val="002753D8"/>
    <w:rsid w:val="002770C3"/>
    <w:rsid w:val="00277C83"/>
    <w:rsid w:val="00280898"/>
    <w:rsid w:val="00283475"/>
    <w:rsid w:val="002843D4"/>
    <w:rsid w:val="002857DF"/>
    <w:rsid w:val="00286515"/>
    <w:rsid w:val="0028758D"/>
    <w:rsid w:val="00290D58"/>
    <w:rsid w:val="002920DF"/>
    <w:rsid w:val="0029279C"/>
    <w:rsid w:val="00293EDB"/>
    <w:rsid w:val="00295519"/>
    <w:rsid w:val="00295C0E"/>
    <w:rsid w:val="00296069"/>
    <w:rsid w:val="002A14B4"/>
    <w:rsid w:val="002A4CE4"/>
    <w:rsid w:val="002B153B"/>
    <w:rsid w:val="002B2176"/>
    <w:rsid w:val="002B4802"/>
    <w:rsid w:val="002B6770"/>
    <w:rsid w:val="002C0998"/>
    <w:rsid w:val="002C1253"/>
    <w:rsid w:val="002C1256"/>
    <w:rsid w:val="002C14A7"/>
    <w:rsid w:val="002C3D5F"/>
    <w:rsid w:val="002C3F42"/>
    <w:rsid w:val="002C47B1"/>
    <w:rsid w:val="002C5216"/>
    <w:rsid w:val="002C6880"/>
    <w:rsid w:val="002D22C9"/>
    <w:rsid w:val="002E0092"/>
    <w:rsid w:val="002E05EA"/>
    <w:rsid w:val="002E0D3A"/>
    <w:rsid w:val="002E134C"/>
    <w:rsid w:val="002E18D6"/>
    <w:rsid w:val="002E221D"/>
    <w:rsid w:val="002E4D91"/>
    <w:rsid w:val="002E5BCB"/>
    <w:rsid w:val="002E6B0D"/>
    <w:rsid w:val="002F0577"/>
    <w:rsid w:val="002F1B12"/>
    <w:rsid w:val="002F29C5"/>
    <w:rsid w:val="002F5C42"/>
    <w:rsid w:val="003025B6"/>
    <w:rsid w:val="00302BAC"/>
    <w:rsid w:val="00303639"/>
    <w:rsid w:val="00303953"/>
    <w:rsid w:val="00303CD3"/>
    <w:rsid w:val="00306D14"/>
    <w:rsid w:val="00307102"/>
    <w:rsid w:val="00311042"/>
    <w:rsid w:val="00311082"/>
    <w:rsid w:val="003128DA"/>
    <w:rsid w:val="00313934"/>
    <w:rsid w:val="00315567"/>
    <w:rsid w:val="00317548"/>
    <w:rsid w:val="00320856"/>
    <w:rsid w:val="00321A47"/>
    <w:rsid w:val="003263CE"/>
    <w:rsid w:val="00327D7A"/>
    <w:rsid w:val="003312E4"/>
    <w:rsid w:val="003325C5"/>
    <w:rsid w:val="0033308B"/>
    <w:rsid w:val="0033625E"/>
    <w:rsid w:val="00336880"/>
    <w:rsid w:val="003401BC"/>
    <w:rsid w:val="0034051F"/>
    <w:rsid w:val="0034259C"/>
    <w:rsid w:val="003441FA"/>
    <w:rsid w:val="003460FE"/>
    <w:rsid w:val="00346235"/>
    <w:rsid w:val="00347374"/>
    <w:rsid w:val="00350102"/>
    <w:rsid w:val="00350223"/>
    <w:rsid w:val="00350B1E"/>
    <w:rsid w:val="0035145F"/>
    <w:rsid w:val="003518A9"/>
    <w:rsid w:val="00351BC0"/>
    <w:rsid w:val="003528C9"/>
    <w:rsid w:val="00356334"/>
    <w:rsid w:val="003614D3"/>
    <w:rsid w:val="00363F67"/>
    <w:rsid w:val="00364D97"/>
    <w:rsid w:val="00366117"/>
    <w:rsid w:val="00366BDF"/>
    <w:rsid w:val="00370BA2"/>
    <w:rsid w:val="00371A95"/>
    <w:rsid w:val="00373D36"/>
    <w:rsid w:val="003762D3"/>
    <w:rsid w:val="0037633E"/>
    <w:rsid w:val="00376988"/>
    <w:rsid w:val="00377706"/>
    <w:rsid w:val="00385300"/>
    <w:rsid w:val="00387E64"/>
    <w:rsid w:val="00390A6D"/>
    <w:rsid w:val="00391173"/>
    <w:rsid w:val="00391235"/>
    <w:rsid w:val="003941B0"/>
    <w:rsid w:val="00395E0F"/>
    <w:rsid w:val="0039657D"/>
    <w:rsid w:val="0039794D"/>
    <w:rsid w:val="00397C42"/>
    <w:rsid w:val="003A560B"/>
    <w:rsid w:val="003A62A5"/>
    <w:rsid w:val="003A6BE3"/>
    <w:rsid w:val="003B18F0"/>
    <w:rsid w:val="003B255C"/>
    <w:rsid w:val="003B4A8D"/>
    <w:rsid w:val="003B5D18"/>
    <w:rsid w:val="003B60A6"/>
    <w:rsid w:val="003B7342"/>
    <w:rsid w:val="003B7A06"/>
    <w:rsid w:val="003C3498"/>
    <w:rsid w:val="003C5D70"/>
    <w:rsid w:val="003C6019"/>
    <w:rsid w:val="003C6AD3"/>
    <w:rsid w:val="003C7A2D"/>
    <w:rsid w:val="003C7C8C"/>
    <w:rsid w:val="003D0482"/>
    <w:rsid w:val="003D45C0"/>
    <w:rsid w:val="003D7E8D"/>
    <w:rsid w:val="003E2F5C"/>
    <w:rsid w:val="003E4A29"/>
    <w:rsid w:val="003E5631"/>
    <w:rsid w:val="003E5BA7"/>
    <w:rsid w:val="003F17E8"/>
    <w:rsid w:val="003F2357"/>
    <w:rsid w:val="003F2D0F"/>
    <w:rsid w:val="003F385C"/>
    <w:rsid w:val="003F4AC0"/>
    <w:rsid w:val="00400DD0"/>
    <w:rsid w:val="00405E75"/>
    <w:rsid w:val="0041647A"/>
    <w:rsid w:val="0041676C"/>
    <w:rsid w:val="004170E6"/>
    <w:rsid w:val="00420D9D"/>
    <w:rsid w:val="00421A57"/>
    <w:rsid w:val="00423407"/>
    <w:rsid w:val="004234DD"/>
    <w:rsid w:val="00425DE1"/>
    <w:rsid w:val="00426254"/>
    <w:rsid w:val="00426496"/>
    <w:rsid w:val="00426CEE"/>
    <w:rsid w:val="00427642"/>
    <w:rsid w:val="00430EE0"/>
    <w:rsid w:val="00432346"/>
    <w:rsid w:val="0043252F"/>
    <w:rsid w:val="0043272E"/>
    <w:rsid w:val="0043581B"/>
    <w:rsid w:val="00435ED3"/>
    <w:rsid w:val="00436D6D"/>
    <w:rsid w:val="00437F67"/>
    <w:rsid w:val="00441430"/>
    <w:rsid w:val="00443C33"/>
    <w:rsid w:val="004504D8"/>
    <w:rsid w:val="004540FB"/>
    <w:rsid w:val="00454774"/>
    <w:rsid w:val="004549C2"/>
    <w:rsid w:val="00455A32"/>
    <w:rsid w:val="004568B0"/>
    <w:rsid w:val="00457BEC"/>
    <w:rsid w:val="00463F2D"/>
    <w:rsid w:val="0046659B"/>
    <w:rsid w:val="00467257"/>
    <w:rsid w:val="00467361"/>
    <w:rsid w:val="00467BBA"/>
    <w:rsid w:val="004715ED"/>
    <w:rsid w:val="0047402F"/>
    <w:rsid w:val="00474043"/>
    <w:rsid w:val="00475500"/>
    <w:rsid w:val="00475B34"/>
    <w:rsid w:val="00481DAB"/>
    <w:rsid w:val="00482D24"/>
    <w:rsid w:val="0048406C"/>
    <w:rsid w:val="004842A2"/>
    <w:rsid w:val="00484EB2"/>
    <w:rsid w:val="00485F8E"/>
    <w:rsid w:val="0048724B"/>
    <w:rsid w:val="004921C6"/>
    <w:rsid w:val="00493AA6"/>
    <w:rsid w:val="00496316"/>
    <w:rsid w:val="00496772"/>
    <w:rsid w:val="004967CC"/>
    <w:rsid w:val="004A0785"/>
    <w:rsid w:val="004A3D54"/>
    <w:rsid w:val="004A5675"/>
    <w:rsid w:val="004A731C"/>
    <w:rsid w:val="004A75A2"/>
    <w:rsid w:val="004B02C1"/>
    <w:rsid w:val="004B03FC"/>
    <w:rsid w:val="004B084D"/>
    <w:rsid w:val="004B2024"/>
    <w:rsid w:val="004B2FA7"/>
    <w:rsid w:val="004B66EF"/>
    <w:rsid w:val="004B78B1"/>
    <w:rsid w:val="004C0383"/>
    <w:rsid w:val="004C0697"/>
    <w:rsid w:val="004C0F50"/>
    <w:rsid w:val="004C1769"/>
    <w:rsid w:val="004C1A37"/>
    <w:rsid w:val="004C2D53"/>
    <w:rsid w:val="004C312D"/>
    <w:rsid w:val="004C32B8"/>
    <w:rsid w:val="004C46EE"/>
    <w:rsid w:val="004C4FC3"/>
    <w:rsid w:val="004C5E0D"/>
    <w:rsid w:val="004D1A99"/>
    <w:rsid w:val="004D5105"/>
    <w:rsid w:val="004D5FAA"/>
    <w:rsid w:val="004E1ACD"/>
    <w:rsid w:val="004E1F68"/>
    <w:rsid w:val="004E20BF"/>
    <w:rsid w:val="004E286C"/>
    <w:rsid w:val="004E337B"/>
    <w:rsid w:val="004E3526"/>
    <w:rsid w:val="004E6802"/>
    <w:rsid w:val="004E787D"/>
    <w:rsid w:val="004F147B"/>
    <w:rsid w:val="004F30D4"/>
    <w:rsid w:val="004F363B"/>
    <w:rsid w:val="00501C31"/>
    <w:rsid w:val="00503E10"/>
    <w:rsid w:val="005069D5"/>
    <w:rsid w:val="005101A6"/>
    <w:rsid w:val="005103C6"/>
    <w:rsid w:val="00513FEF"/>
    <w:rsid w:val="0052005E"/>
    <w:rsid w:val="005212C4"/>
    <w:rsid w:val="005217A5"/>
    <w:rsid w:val="00521ED7"/>
    <w:rsid w:val="00524E83"/>
    <w:rsid w:val="00525EC1"/>
    <w:rsid w:val="005320CC"/>
    <w:rsid w:val="0053224F"/>
    <w:rsid w:val="0053282C"/>
    <w:rsid w:val="00532E11"/>
    <w:rsid w:val="005369F4"/>
    <w:rsid w:val="005376BF"/>
    <w:rsid w:val="00545B53"/>
    <w:rsid w:val="00552D63"/>
    <w:rsid w:val="005563DB"/>
    <w:rsid w:val="00556494"/>
    <w:rsid w:val="005577CF"/>
    <w:rsid w:val="005607C6"/>
    <w:rsid w:val="0056106B"/>
    <w:rsid w:val="00561944"/>
    <w:rsid w:val="00562574"/>
    <w:rsid w:val="00570E10"/>
    <w:rsid w:val="00571B2F"/>
    <w:rsid w:val="0057247D"/>
    <w:rsid w:val="00573D38"/>
    <w:rsid w:val="00581D3B"/>
    <w:rsid w:val="00583C16"/>
    <w:rsid w:val="00584D00"/>
    <w:rsid w:val="00585910"/>
    <w:rsid w:val="00585BB5"/>
    <w:rsid w:val="00585BED"/>
    <w:rsid w:val="00586924"/>
    <w:rsid w:val="00586DFF"/>
    <w:rsid w:val="00586E1F"/>
    <w:rsid w:val="0058750C"/>
    <w:rsid w:val="00591442"/>
    <w:rsid w:val="005924AF"/>
    <w:rsid w:val="00592DA7"/>
    <w:rsid w:val="0059710E"/>
    <w:rsid w:val="00597A79"/>
    <w:rsid w:val="005A0087"/>
    <w:rsid w:val="005A04A9"/>
    <w:rsid w:val="005A59D0"/>
    <w:rsid w:val="005B0568"/>
    <w:rsid w:val="005B186C"/>
    <w:rsid w:val="005B1E74"/>
    <w:rsid w:val="005B2FB7"/>
    <w:rsid w:val="005B3676"/>
    <w:rsid w:val="005B6F55"/>
    <w:rsid w:val="005B7078"/>
    <w:rsid w:val="005B7998"/>
    <w:rsid w:val="005B7C26"/>
    <w:rsid w:val="005C21F2"/>
    <w:rsid w:val="005C64ED"/>
    <w:rsid w:val="005D288D"/>
    <w:rsid w:val="005D4114"/>
    <w:rsid w:val="005D5C42"/>
    <w:rsid w:val="005D6922"/>
    <w:rsid w:val="005E0609"/>
    <w:rsid w:val="005E2F1D"/>
    <w:rsid w:val="005E39FF"/>
    <w:rsid w:val="005E4C83"/>
    <w:rsid w:val="005E77A4"/>
    <w:rsid w:val="005F0025"/>
    <w:rsid w:val="005F2E25"/>
    <w:rsid w:val="005F67B9"/>
    <w:rsid w:val="005F78BF"/>
    <w:rsid w:val="005F7FB4"/>
    <w:rsid w:val="00604342"/>
    <w:rsid w:val="006055F7"/>
    <w:rsid w:val="006064E7"/>
    <w:rsid w:val="006069E4"/>
    <w:rsid w:val="00612228"/>
    <w:rsid w:val="00613B10"/>
    <w:rsid w:val="00615E0D"/>
    <w:rsid w:val="006219C1"/>
    <w:rsid w:val="00622BC4"/>
    <w:rsid w:val="00623B40"/>
    <w:rsid w:val="00624591"/>
    <w:rsid w:val="00625845"/>
    <w:rsid w:val="0063327B"/>
    <w:rsid w:val="0063428B"/>
    <w:rsid w:val="00636E12"/>
    <w:rsid w:val="00637261"/>
    <w:rsid w:val="006378FA"/>
    <w:rsid w:val="0064005F"/>
    <w:rsid w:val="00642333"/>
    <w:rsid w:val="0064305E"/>
    <w:rsid w:val="00643F0E"/>
    <w:rsid w:val="00644AD2"/>
    <w:rsid w:val="00645B82"/>
    <w:rsid w:val="00650BC2"/>
    <w:rsid w:val="00651356"/>
    <w:rsid w:val="00652D5A"/>
    <w:rsid w:val="00661257"/>
    <w:rsid w:val="0066260B"/>
    <w:rsid w:val="006636BB"/>
    <w:rsid w:val="00666C6C"/>
    <w:rsid w:val="0067085F"/>
    <w:rsid w:val="0067138A"/>
    <w:rsid w:val="00671787"/>
    <w:rsid w:val="006721B8"/>
    <w:rsid w:val="006726EA"/>
    <w:rsid w:val="00672ECD"/>
    <w:rsid w:val="00673679"/>
    <w:rsid w:val="00676735"/>
    <w:rsid w:val="00677579"/>
    <w:rsid w:val="006779B7"/>
    <w:rsid w:val="00680B0A"/>
    <w:rsid w:val="00681824"/>
    <w:rsid w:val="006820CA"/>
    <w:rsid w:val="00685AB5"/>
    <w:rsid w:val="0068608B"/>
    <w:rsid w:val="00687687"/>
    <w:rsid w:val="00691058"/>
    <w:rsid w:val="0069181C"/>
    <w:rsid w:val="006922C3"/>
    <w:rsid w:val="00693ED5"/>
    <w:rsid w:val="00696762"/>
    <w:rsid w:val="0069755C"/>
    <w:rsid w:val="006A2182"/>
    <w:rsid w:val="006A2510"/>
    <w:rsid w:val="006A26F1"/>
    <w:rsid w:val="006A4779"/>
    <w:rsid w:val="006B2744"/>
    <w:rsid w:val="006B598E"/>
    <w:rsid w:val="006B794D"/>
    <w:rsid w:val="006C0D5F"/>
    <w:rsid w:val="006C1BB4"/>
    <w:rsid w:val="006C1C90"/>
    <w:rsid w:val="006C21F0"/>
    <w:rsid w:val="006C268C"/>
    <w:rsid w:val="006C3116"/>
    <w:rsid w:val="006C54E9"/>
    <w:rsid w:val="006C5FF1"/>
    <w:rsid w:val="006C735A"/>
    <w:rsid w:val="006C7533"/>
    <w:rsid w:val="006D1EF1"/>
    <w:rsid w:val="006D459B"/>
    <w:rsid w:val="006D795D"/>
    <w:rsid w:val="006E0965"/>
    <w:rsid w:val="006E350C"/>
    <w:rsid w:val="006E4450"/>
    <w:rsid w:val="006E4681"/>
    <w:rsid w:val="006F2646"/>
    <w:rsid w:val="006F39B2"/>
    <w:rsid w:val="006F5E53"/>
    <w:rsid w:val="007001AE"/>
    <w:rsid w:val="00702876"/>
    <w:rsid w:val="00704379"/>
    <w:rsid w:val="00704478"/>
    <w:rsid w:val="007065C6"/>
    <w:rsid w:val="00706C63"/>
    <w:rsid w:val="00707DBA"/>
    <w:rsid w:val="00711877"/>
    <w:rsid w:val="00712BFD"/>
    <w:rsid w:val="0071344D"/>
    <w:rsid w:val="00714EE5"/>
    <w:rsid w:val="0071634A"/>
    <w:rsid w:val="007166A6"/>
    <w:rsid w:val="0072065B"/>
    <w:rsid w:val="00722875"/>
    <w:rsid w:val="00726449"/>
    <w:rsid w:val="00731549"/>
    <w:rsid w:val="007331EA"/>
    <w:rsid w:val="00733852"/>
    <w:rsid w:val="007347F2"/>
    <w:rsid w:val="00735B0C"/>
    <w:rsid w:val="00740AED"/>
    <w:rsid w:val="0074221D"/>
    <w:rsid w:val="00751272"/>
    <w:rsid w:val="00751B9F"/>
    <w:rsid w:val="007529E9"/>
    <w:rsid w:val="00757620"/>
    <w:rsid w:val="00760365"/>
    <w:rsid w:val="00774A1A"/>
    <w:rsid w:val="00775855"/>
    <w:rsid w:val="007835BD"/>
    <w:rsid w:val="00783BD9"/>
    <w:rsid w:val="00784998"/>
    <w:rsid w:val="007856F9"/>
    <w:rsid w:val="00785911"/>
    <w:rsid w:val="00791F09"/>
    <w:rsid w:val="00794ECF"/>
    <w:rsid w:val="007A01DC"/>
    <w:rsid w:val="007A10E0"/>
    <w:rsid w:val="007A2CF5"/>
    <w:rsid w:val="007A55A6"/>
    <w:rsid w:val="007A6802"/>
    <w:rsid w:val="007A7005"/>
    <w:rsid w:val="007B4591"/>
    <w:rsid w:val="007B589C"/>
    <w:rsid w:val="007B7376"/>
    <w:rsid w:val="007C009A"/>
    <w:rsid w:val="007C0611"/>
    <w:rsid w:val="007C0F3E"/>
    <w:rsid w:val="007C3CC4"/>
    <w:rsid w:val="007C485D"/>
    <w:rsid w:val="007C490B"/>
    <w:rsid w:val="007C5512"/>
    <w:rsid w:val="007C7779"/>
    <w:rsid w:val="007D11CF"/>
    <w:rsid w:val="007D20AC"/>
    <w:rsid w:val="007D417F"/>
    <w:rsid w:val="007D64E2"/>
    <w:rsid w:val="007D69D2"/>
    <w:rsid w:val="007D7248"/>
    <w:rsid w:val="007D7F7B"/>
    <w:rsid w:val="007E1285"/>
    <w:rsid w:val="007E5CBF"/>
    <w:rsid w:val="007F2D05"/>
    <w:rsid w:val="007F4D0D"/>
    <w:rsid w:val="007F5E7D"/>
    <w:rsid w:val="007F6DEB"/>
    <w:rsid w:val="00800440"/>
    <w:rsid w:val="00800D1E"/>
    <w:rsid w:val="00801521"/>
    <w:rsid w:val="0080411F"/>
    <w:rsid w:val="008049B3"/>
    <w:rsid w:val="0080593C"/>
    <w:rsid w:val="00807175"/>
    <w:rsid w:val="00810DB1"/>
    <w:rsid w:val="00812B7F"/>
    <w:rsid w:val="00813F4A"/>
    <w:rsid w:val="008143F9"/>
    <w:rsid w:val="00814C55"/>
    <w:rsid w:val="00816D80"/>
    <w:rsid w:val="008175C4"/>
    <w:rsid w:val="00821B02"/>
    <w:rsid w:val="00825193"/>
    <w:rsid w:val="0082584B"/>
    <w:rsid w:val="00825B50"/>
    <w:rsid w:val="00827208"/>
    <w:rsid w:val="008320AF"/>
    <w:rsid w:val="0083242E"/>
    <w:rsid w:val="00834718"/>
    <w:rsid w:val="00836904"/>
    <w:rsid w:val="00837E42"/>
    <w:rsid w:val="00840585"/>
    <w:rsid w:val="00841924"/>
    <w:rsid w:val="00842270"/>
    <w:rsid w:val="00842515"/>
    <w:rsid w:val="008477BB"/>
    <w:rsid w:val="00852E5B"/>
    <w:rsid w:val="008535B6"/>
    <w:rsid w:val="00854A4D"/>
    <w:rsid w:val="00854FDE"/>
    <w:rsid w:val="008564E5"/>
    <w:rsid w:val="0085654E"/>
    <w:rsid w:val="00857751"/>
    <w:rsid w:val="00860BED"/>
    <w:rsid w:val="00861CA3"/>
    <w:rsid w:val="00862286"/>
    <w:rsid w:val="00862B59"/>
    <w:rsid w:val="00865B43"/>
    <w:rsid w:val="0086693E"/>
    <w:rsid w:val="0086786A"/>
    <w:rsid w:val="00870D7B"/>
    <w:rsid w:val="00871008"/>
    <w:rsid w:val="008715D7"/>
    <w:rsid w:val="008761ED"/>
    <w:rsid w:val="00876CFB"/>
    <w:rsid w:val="00877688"/>
    <w:rsid w:val="00881278"/>
    <w:rsid w:val="008845ED"/>
    <w:rsid w:val="00885BCC"/>
    <w:rsid w:val="00886819"/>
    <w:rsid w:val="00894D54"/>
    <w:rsid w:val="008A0352"/>
    <w:rsid w:val="008A257D"/>
    <w:rsid w:val="008A3158"/>
    <w:rsid w:val="008A33A2"/>
    <w:rsid w:val="008A5F83"/>
    <w:rsid w:val="008B2206"/>
    <w:rsid w:val="008B2A1C"/>
    <w:rsid w:val="008B31E2"/>
    <w:rsid w:val="008B40CC"/>
    <w:rsid w:val="008B51F9"/>
    <w:rsid w:val="008B6630"/>
    <w:rsid w:val="008B7053"/>
    <w:rsid w:val="008C1EC4"/>
    <w:rsid w:val="008C22DF"/>
    <w:rsid w:val="008C248B"/>
    <w:rsid w:val="008C61D7"/>
    <w:rsid w:val="008C64D5"/>
    <w:rsid w:val="008C7B36"/>
    <w:rsid w:val="008D0109"/>
    <w:rsid w:val="008D1A14"/>
    <w:rsid w:val="008D3170"/>
    <w:rsid w:val="008D3D5B"/>
    <w:rsid w:val="008D41D4"/>
    <w:rsid w:val="008D4615"/>
    <w:rsid w:val="008D5A2F"/>
    <w:rsid w:val="008D5FCC"/>
    <w:rsid w:val="008D61B7"/>
    <w:rsid w:val="008D7675"/>
    <w:rsid w:val="008E0E8C"/>
    <w:rsid w:val="008E140C"/>
    <w:rsid w:val="008E1A13"/>
    <w:rsid w:val="008E1D36"/>
    <w:rsid w:val="008E384E"/>
    <w:rsid w:val="008E6609"/>
    <w:rsid w:val="008E7510"/>
    <w:rsid w:val="008E756A"/>
    <w:rsid w:val="008E7AFD"/>
    <w:rsid w:val="008E7D4E"/>
    <w:rsid w:val="008F3325"/>
    <w:rsid w:val="008F65C0"/>
    <w:rsid w:val="00900F0D"/>
    <w:rsid w:val="00903202"/>
    <w:rsid w:val="009075D7"/>
    <w:rsid w:val="009116AD"/>
    <w:rsid w:val="009139E6"/>
    <w:rsid w:val="009160CB"/>
    <w:rsid w:val="00916515"/>
    <w:rsid w:val="00917C36"/>
    <w:rsid w:val="00917E18"/>
    <w:rsid w:val="009207B0"/>
    <w:rsid w:val="00920BF9"/>
    <w:rsid w:val="00920C84"/>
    <w:rsid w:val="00921301"/>
    <w:rsid w:val="0092328C"/>
    <w:rsid w:val="00925256"/>
    <w:rsid w:val="00927C17"/>
    <w:rsid w:val="009303D7"/>
    <w:rsid w:val="00930F3A"/>
    <w:rsid w:val="00941608"/>
    <w:rsid w:val="00942041"/>
    <w:rsid w:val="00944504"/>
    <w:rsid w:val="009458B7"/>
    <w:rsid w:val="0094682E"/>
    <w:rsid w:val="00946A09"/>
    <w:rsid w:val="00946CA7"/>
    <w:rsid w:val="009509E3"/>
    <w:rsid w:val="00950B73"/>
    <w:rsid w:val="00951166"/>
    <w:rsid w:val="00951E4A"/>
    <w:rsid w:val="00955304"/>
    <w:rsid w:val="00960CC3"/>
    <w:rsid w:val="00960EC4"/>
    <w:rsid w:val="00961769"/>
    <w:rsid w:val="00966AE9"/>
    <w:rsid w:val="00967DAA"/>
    <w:rsid w:val="0097275C"/>
    <w:rsid w:val="009747BD"/>
    <w:rsid w:val="00976710"/>
    <w:rsid w:val="00977223"/>
    <w:rsid w:val="00977279"/>
    <w:rsid w:val="00977651"/>
    <w:rsid w:val="00980947"/>
    <w:rsid w:val="00981041"/>
    <w:rsid w:val="00982437"/>
    <w:rsid w:val="00982BCA"/>
    <w:rsid w:val="00983BDB"/>
    <w:rsid w:val="009847BF"/>
    <w:rsid w:val="00984991"/>
    <w:rsid w:val="00992A72"/>
    <w:rsid w:val="00993ABE"/>
    <w:rsid w:val="009943F2"/>
    <w:rsid w:val="00994986"/>
    <w:rsid w:val="009A11E2"/>
    <w:rsid w:val="009A1DB7"/>
    <w:rsid w:val="009A1DCD"/>
    <w:rsid w:val="009A3A50"/>
    <w:rsid w:val="009A52B5"/>
    <w:rsid w:val="009A5439"/>
    <w:rsid w:val="009A54AA"/>
    <w:rsid w:val="009A585C"/>
    <w:rsid w:val="009B0B79"/>
    <w:rsid w:val="009B1295"/>
    <w:rsid w:val="009B2FF1"/>
    <w:rsid w:val="009C0D95"/>
    <w:rsid w:val="009C65C4"/>
    <w:rsid w:val="009C6E57"/>
    <w:rsid w:val="009D0CAB"/>
    <w:rsid w:val="009D1569"/>
    <w:rsid w:val="009D1CB5"/>
    <w:rsid w:val="009D6CC2"/>
    <w:rsid w:val="009E0443"/>
    <w:rsid w:val="009E1FB6"/>
    <w:rsid w:val="009E2264"/>
    <w:rsid w:val="009E23B7"/>
    <w:rsid w:val="009E270B"/>
    <w:rsid w:val="009E3FBD"/>
    <w:rsid w:val="009F3A7C"/>
    <w:rsid w:val="009F545B"/>
    <w:rsid w:val="009F5CC6"/>
    <w:rsid w:val="009F6169"/>
    <w:rsid w:val="009F7DB5"/>
    <w:rsid w:val="00A01E10"/>
    <w:rsid w:val="00A0226C"/>
    <w:rsid w:val="00A024A1"/>
    <w:rsid w:val="00A02BB1"/>
    <w:rsid w:val="00A03F97"/>
    <w:rsid w:val="00A04A6F"/>
    <w:rsid w:val="00A07140"/>
    <w:rsid w:val="00A0778C"/>
    <w:rsid w:val="00A10B1C"/>
    <w:rsid w:val="00A1180B"/>
    <w:rsid w:val="00A17B51"/>
    <w:rsid w:val="00A21633"/>
    <w:rsid w:val="00A2268C"/>
    <w:rsid w:val="00A22BD7"/>
    <w:rsid w:val="00A24D01"/>
    <w:rsid w:val="00A24F46"/>
    <w:rsid w:val="00A26983"/>
    <w:rsid w:val="00A31FC9"/>
    <w:rsid w:val="00A33859"/>
    <w:rsid w:val="00A34715"/>
    <w:rsid w:val="00A36FD4"/>
    <w:rsid w:val="00A40CE4"/>
    <w:rsid w:val="00A40F22"/>
    <w:rsid w:val="00A41821"/>
    <w:rsid w:val="00A41A22"/>
    <w:rsid w:val="00A44A9F"/>
    <w:rsid w:val="00A454E6"/>
    <w:rsid w:val="00A45638"/>
    <w:rsid w:val="00A46161"/>
    <w:rsid w:val="00A46DF1"/>
    <w:rsid w:val="00A50A84"/>
    <w:rsid w:val="00A51F28"/>
    <w:rsid w:val="00A5385F"/>
    <w:rsid w:val="00A56BA8"/>
    <w:rsid w:val="00A56D3C"/>
    <w:rsid w:val="00A60174"/>
    <w:rsid w:val="00A60EC5"/>
    <w:rsid w:val="00A62761"/>
    <w:rsid w:val="00A6592E"/>
    <w:rsid w:val="00A65C70"/>
    <w:rsid w:val="00A66F8F"/>
    <w:rsid w:val="00A672E5"/>
    <w:rsid w:val="00A71504"/>
    <w:rsid w:val="00A761C5"/>
    <w:rsid w:val="00A80240"/>
    <w:rsid w:val="00A80400"/>
    <w:rsid w:val="00A8655B"/>
    <w:rsid w:val="00A94C07"/>
    <w:rsid w:val="00AA2A4A"/>
    <w:rsid w:val="00AA2F29"/>
    <w:rsid w:val="00AA6830"/>
    <w:rsid w:val="00AB0FCB"/>
    <w:rsid w:val="00AB3D59"/>
    <w:rsid w:val="00AB46DC"/>
    <w:rsid w:val="00AB4E5C"/>
    <w:rsid w:val="00AB5079"/>
    <w:rsid w:val="00AB5E72"/>
    <w:rsid w:val="00AB79F4"/>
    <w:rsid w:val="00AB7E35"/>
    <w:rsid w:val="00AC1152"/>
    <w:rsid w:val="00AC26A0"/>
    <w:rsid w:val="00AC2CB5"/>
    <w:rsid w:val="00AC2CDF"/>
    <w:rsid w:val="00AC2E34"/>
    <w:rsid w:val="00AC4B0C"/>
    <w:rsid w:val="00AC5867"/>
    <w:rsid w:val="00AC7A07"/>
    <w:rsid w:val="00AC7E97"/>
    <w:rsid w:val="00AD1FBF"/>
    <w:rsid w:val="00AD551B"/>
    <w:rsid w:val="00AE0DCC"/>
    <w:rsid w:val="00AE2273"/>
    <w:rsid w:val="00AE27E9"/>
    <w:rsid w:val="00AE2DAB"/>
    <w:rsid w:val="00AE3979"/>
    <w:rsid w:val="00AE4D6F"/>
    <w:rsid w:val="00AF36E1"/>
    <w:rsid w:val="00AF38EA"/>
    <w:rsid w:val="00AF5B4C"/>
    <w:rsid w:val="00AF5B93"/>
    <w:rsid w:val="00AF6822"/>
    <w:rsid w:val="00AF70CF"/>
    <w:rsid w:val="00AF7379"/>
    <w:rsid w:val="00B00965"/>
    <w:rsid w:val="00B043A2"/>
    <w:rsid w:val="00B05D60"/>
    <w:rsid w:val="00B14052"/>
    <w:rsid w:val="00B15241"/>
    <w:rsid w:val="00B15F73"/>
    <w:rsid w:val="00B221F2"/>
    <w:rsid w:val="00B232AC"/>
    <w:rsid w:val="00B235BD"/>
    <w:rsid w:val="00B26B84"/>
    <w:rsid w:val="00B27E7B"/>
    <w:rsid w:val="00B319C6"/>
    <w:rsid w:val="00B32287"/>
    <w:rsid w:val="00B33B62"/>
    <w:rsid w:val="00B35EA6"/>
    <w:rsid w:val="00B36DC0"/>
    <w:rsid w:val="00B375A3"/>
    <w:rsid w:val="00B43ED3"/>
    <w:rsid w:val="00B44653"/>
    <w:rsid w:val="00B4747F"/>
    <w:rsid w:val="00B47A3D"/>
    <w:rsid w:val="00B51BBE"/>
    <w:rsid w:val="00B52773"/>
    <w:rsid w:val="00B54D26"/>
    <w:rsid w:val="00B55503"/>
    <w:rsid w:val="00B57001"/>
    <w:rsid w:val="00B63419"/>
    <w:rsid w:val="00B648A3"/>
    <w:rsid w:val="00B65811"/>
    <w:rsid w:val="00B65D12"/>
    <w:rsid w:val="00B6764B"/>
    <w:rsid w:val="00B7176E"/>
    <w:rsid w:val="00B7690C"/>
    <w:rsid w:val="00B77C27"/>
    <w:rsid w:val="00B80151"/>
    <w:rsid w:val="00B80649"/>
    <w:rsid w:val="00B81E4E"/>
    <w:rsid w:val="00B83484"/>
    <w:rsid w:val="00B90C79"/>
    <w:rsid w:val="00B92253"/>
    <w:rsid w:val="00B93B66"/>
    <w:rsid w:val="00B93F59"/>
    <w:rsid w:val="00B94580"/>
    <w:rsid w:val="00B95E9A"/>
    <w:rsid w:val="00B9717D"/>
    <w:rsid w:val="00BA0BE4"/>
    <w:rsid w:val="00BA5730"/>
    <w:rsid w:val="00BA6187"/>
    <w:rsid w:val="00BB07DD"/>
    <w:rsid w:val="00BB4106"/>
    <w:rsid w:val="00BB52B3"/>
    <w:rsid w:val="00BB5FCB"/>
    <w:rsid w:val="00BB65C3"/>
    <w:rsid w:val="00BB6D30"/>
    <w:rsid w:val="00BC05BD"/>
    <w:rsid w:val="00BC05E9"/>
    <w:rsid w:val="00BC411F"/>
    <w:rsid w:val="00BC5DF5"/>
    <w:rsid w:val="00BD18C8"/>
    <w:rsid w:val="00BD285F"/>
    <w:rsid w:val="00BD6C58"/>
    <w:rsid w:val="00BE078A"/>
    <w:rsid w:val="00BE0C99"/>
    <w:rsid w:val="00BE14B8"/>
    <w:rsid w:val="00BE259E"/>
    <w:rsid w:val="00BE4ED3"/>
    <w:rsid w:val="00BE6D3F"/>
    <w:rsid w:val="00BE767A"/>
    <w:rsid w:val="00BF0542"/>
    <w:rsid w:val="00BF088A"/>
    <w:rsid w:val="00BF3DE6"/>
    <w:rsid w:val="00BF5A84"/>
    <w:rsid w:val="00BF71B7"/>
    <w:rsid w:val="00BF7296"/>
    <w:rsid w:val="00C014F2"/>
    <w:rsid w:val="00C01741"/>
    <w:rsid w:val="00C024D5"/>
    <w:rsid w:val="00C033EF"/>
    <w:rsid w:val="00C06201"/>
    <w:rsid w:val="00C10462"/>
    <w:rsid w:val="00C109A3"/>
    <w:rsid w:val="00C126F7"/>
    <w:rsid w:val="00C13AA3"/>
    <w:rsid w:val="00C13EA0"/>
    <w:rsid w:val="00C16F0C"/>
    <w:rsid w:val="00C174D2"/>
    <w:rsid w:val="00C2256F"/>
    <w:rsid w:val="00C23FC5"/>
    <w:rsid w:val="00C25982"/>
    <w:rsid w:val="00C27132"/>
    <w:rsid w:val="00C3251C"/>
    <w:rsid w:val="00C356D0"/>
    <w:rsid w:val="00C36099"/>
    <w:rsid w:val="00C36772"/>
    <w:rsid w:val="00C36F1B"/>
    <w:rsid w:val="00C41258"/>
    <w:rsid w:val="00C45CE0"/>
    <w:rsid w:val="00C46A59"/>
    <w:rsid w:val="00C53103"/>
    <w:rsid w:val="00C54162"/>
    <w:rsid w:val="00C543C7"/>
    <w:rsid w:val="00C5501D"/>
    <w:rsid w:val="00C57E8B"/>
    <w:rsid w:val="00C63F52"/>
    <w:rsid w:val="00C6555B"/>
    <w:rsid w:val="00C663A1"/>
    <w:rsid w:val="00C6787B"/>
    <w:rsid w:val="00C76135"/>
    <w:rsid w:val="00C80E56"/>
    <w:rsid w:val="00C81AD2"/>
    <w:rsid w:val="00C84AB0"/>
    <w:rsid w:val="00C84AE3"/>
    <w:rsid w:val="00C852EF"/>
    <w:rsid w:val="00C9334D"/>
    <w:rsid w:val="00C9399F"/>
    <w:rsid w:val="00C93B6F"/>
    <w:rsid w:val="00C941C2"/>
    <w:rsid w:val="00C9679B"/>
    <w:rsid w:val="00C97384"/>
    <w:rsid w:val="00CA0E2D"/>
    <w:rsid w:val="00CA1869"/>
    <w:rsid w:val="00CA27D7"/>
    <w:rsid w:val="00CA394A"/>
    <w:rsid w:val="00CA4D51"/>
    <w:rsid w:val="00CA4ED4"/>
    <w:rsid w:val="00CA7464"/>
    <w:rsid w:val="00CB055D"/>
    <w:rsid w:val="00CB091C"/>
    <w:rsid w:val="00CB0AFA"/>
    <w:rsid w:val="00CB5278"/>
    <w:rsid w:val="00CB59EB"/>
    <w:rsid w:val="00CB7CB0"/>
    <w:rsid w:val="00CB7FAA"/>
    <w:rsid w:val="00CB7FC4"/>
    <w:rsid w:val="00CC5EA6"/>
    <w:rsid w:val="00CC61D1"/>
    <w:rsid w:val="00CC7810"/>
    <w:rsid w:val="00CD08D8"/>
    <w:rsid w:val="00CD0B6F"/>
    <w:rsid w:val="00CD23B7"/>
    <w:rsid w:val="00CD2D4F"/>
    <w:rsid w:val="00CD2D51"/>
    <w:rsid w:val="00CD6E03"/>
    <w:rsid w:val="00CE1878"/>
    <w:rsid w:val="00CE1FDC"/>
    <w:rsid w:val="00CE2254"/>
    <w:rsid w:val="00CE2845"/>
    <w:rsid w:val="00CE3296"/>
    <w:rsid w:val="00CE333D"/>
    <w:rsid w:val="00CE3516"/>
    <w:rsid w:val="00CE65D2"/>
    <w:rsid w:val="00CE6BE3"/>
    <w:rsid w:val="00CF0BB0"/>
    <w:rsid w:val="00CF6050"/>
    <w:rsid w:val="00D033F8"/>
    <w:rsid w:val="00D104A1"/>
    <w:rsid w:val="00D11E07"/>
    <w:rsid w:val="00D12ABA"/>
    <w:rsid w:val="00D14D55"/>
    <w:rsid w:val="00D17631"/>
    <w:rsid w:val="00D20FAA"/>
    <w:rsid w:val="00D24C88"/>
    <w:rsid w:val="00D24FE6"/>
    <w:rsid w:val="00D32AE6"/>
    <w:rsid w:val="00D351A1"/>
    <w:rsid w:val="00D40329"/>
    <w:rsid w:val="00D41B54"/>
    <w:rsid w:val="00D44226"/>
    <w:rsid w:val="00D45C75"/>
    <w:rsid w:val="00D45DD0"/>
    <w:rsid w:val="00D5131F"/>
    <w:rsid w:val="00D519A9"/>
    <w:rsid w:val="00D52371"/>
    <w:rsid w:val="00D53732"/>
    <w:rsid w:val="00D54536"/>
    <w:rsid w:val="00D54668"/>
    <w:rsid w:val="00D558B7"/>
    <w:rsid w:val="00D57144"/>
    <w:rsid w:val="00D5714F"/>
    <w:rsid w:val="00D57484"/>
    <w:rsid w:val="00D57864"/>
    <w:rsid w:val="00D57E29"/>
    <w:rsid w:val="00D61153"/>
    <w:rsid w:val="00D61553"/>
    <w:rsid w:val="00D6165E"/>
    <w:rsid w:val="00D644E8"/>
    <w:rsid w:val="00D66E60"/>
    <w:rsid w:val="00D67672"/>
    <w:rsid w:val="00D76BEE"/>
    <w:rsid w:val="00D770DD"/>
    <w:rsid w:val="00D80C84"/>
    <w:rsid w:val="00D82129"/>
    <w:rsid w:val="00D829A6"/>
    <w:rsid w:val="00D83044"/>
    <w:rsid w:val="00D8336F"/>
    <w:rsid w:val="00D84257"/>
    <w:rsid w:val="00D84AF4"/>
    <w:rsid w:val="00D86EF0"/>
    <w:rsid w:val="00D875C7"/>
    <w:rsid w:val="00D90325"/>
    <w:rsid w:val="00D9373A"/>
    <w:rsid w:val="00D94173"/>
    <w:rsid w:val="00D96448"/>
    <w:rsid w:val="00DA04CD"/>
    <w:rsid w:val="00DA1AB6"/>
    <w:rsid w:val="00DA1B37"/>
    <w:rsid w:val="00DA2984"/>
    <w:rsid w:val="00DA3F57"/>
    <w:rsid w:val="00DA7940"/>
    <w:rsid w:val="00DB0AF0"/>
    <w:rsid w:val="00DB443F"/>
    <w:rsid w:val="00DB4523"/>
    <w:rsid w:val="00DC0940"/>
    <w:rsid w:val="00DC1821"/>
    <w:rsid w:val="00DC2798"/>
    <w:rsid w:val="00DC3007"/>
    <w:rsid w:val="00DC3EEE"/>
    <w:rsid w:val="00DC44F5"/>
    <w:rsid w:val="00DD0DEB"/>
    <w:rsid w:val="00DD11CE"/>
    <w:rsid w:val="00DD213D"/>
    <w:rsid w:val="00DD23A2"/>
    <w:rsid w:val="00DD4665"/>
    <w:rsid w:val="00DD49D2"/>
    <w:rsid w:val="00DD5FD5"/>
    <w:rsid w:val="00DD6383"/>
    <w:rsid w:val="00DD7543"/>
    <w:rsid w:val="00DE04EA"/>
    <w:rsid w:val="00DE4235"/>
    <w:rsid w:val="00DE637E"/>
    <w:rsid w:val="00DE778E"/>
    <w:rsid w:val="00DF263F"/>
    <w:rsid w:val="00DF2696"/>
    <w:rsid w:val="00DF4265"/>
    <w:rsid w:val="00DF795E"/>
    <w:rsid w:val="00E02AE6"/>
    <w:rsid w:val="00E03218"/>
    <w:rsid w:val="00E03B1E"/>
    <w:rsid w:val="00E03F6A"/>
    <w:rsid w:val="00E046F3"/>
    <w:rsid w:val="00E0547D"/>
    <w:rsid w:val="00E05E11"/>
    <w:rsid w:val="00E05E61"/>
    <w:rsid w:val="00E06BFF"/>
    <w:rsid w:val="00E13542"/>
    <w:rsid w:val="00E178FF"/>
    <w:rsid w:val="00E21D7A"/>
    <w:rsid w:val="00E267B4"/>
    <w:rsid w:val="00E26AFF"/>
    <w:rsid w:val="00E3003C"/>
    <w:rsid w:val="00E33230"/>
    <w:rsid w:val="00E350E6"/>
    <w:rsid w:val="00E35AF6"/>
    <w:rsid w:val="00E36339"/>
    <w:rsid w:val="00E41A7A"/>
    <w:rsid w:val="00E426D5"/>
    <w:rsid w:val="00E42A23"/>
    <w:rsid w:val="00E50395"/>
    <w:rsid w:val="00E61854"/>
    <w:rsid w:val="00E61A92"/>
    <w:rsid w:val="00E6261C"/>
    <w:rsid w:val="00E65CA0"/>
    <w:rsid w:val="00E65CC8"/>
    <w:rsid w:val="00E65E3E"/>
    <w:rsid w:val="00E67AE3"/>
    <w:rsid w:val="00E70180"/>
    <w:rsid w:val="00E7140C"/>
    <w:rsid w:val="00E721D6"/>
    <w:rsid w:val="00E72DFD"/>
    <w:rsid w:val="00E741BA"/>
    <w:rsid w:val="00E7542A"/>
    <w:rsid w:val="00E76F57"/>
    <w:rsid w:val="00E77066"/>
    <w:rsid w:val="00E800C7"/>
    <w:rsid w:val="00E801DF"/>
    <w:rsid w:val="00E8245B"/>
    <w:rsid w:val="00E824F7"/>
    <w:rsid w:val="00E82ADC"/>
    <w:rsid w:val="00E84D78"/>
    <w:rsid w:val="00E854BA"/>
    <w:rsid w:val="00E8766D"/>
    <w:rsid w:val="00E878A8"/>
    <w:rsid w:val="00E93DDE"/>
    <w:rsid w:val="00E9425C"/>
    <w:rsid w:val="00E949E8"/>
    <w:rsid w:val="00E9558A"/>
    <w:rsid w:val="00E968B6"/>
    <w:rsid w:val="00EB0F4D"/>
    <w:rsid w:val="00EB1CAB"/>
    <w:rsid w:val="00EB22CE"/>
    <w:rsid w:val="00EB2F8F"/>
    <w:rsid w:val="00EB3687"/>
    <w:rsid w:val="00EB4B3A"/>
    <w:rsid w:val="00EB56C8"/>
    <w:rsid w:val="00EC3FD5"/>
    <w:rsid w:val="00EC4961"/>
    <w:rsid w:val="00ED4653"/>
    <w:rsid w:val="00ED4FA1"/>
    <w:rsid w:val="00ED703F"/>
    <w:rsid w:val="00ED77E1"/>
    <w:rsid w:val="00EE3A58"/>
    <w:rsid w:val="00EE6819"/>
    <w:rsid w:val="00EE6DE0"/>
    <w:rsid w:val="00EF15DC"/>
    <w:rsid w:val="00EF1ECD"/>
    <w:rsid w:val="00EF2D6D"/>
    <w:rsid w:val="00EF384B"/>
    <w:rsid w:val="00EF410C"/>
    <w:rsid w:val="00EF46B0"/>
    <w:rsid w:val="00EF4A18"/>
    <w:rsid w:val="00EF5DAE"/>
    <w:rsid w:val="00EF6D2C"/>
    <w:rsid w:val="00EF6D73"/>
    <w:rsid w:val="00EF711D"/>
    <w:rsid w:val="00F006D5"/>
    <w:rsid w:val="00F03D10"/>
    <w:rsid w:val="00F041E6"/>
    <w:rsid w:val="00F0425F"/>
    <w:rsid w:val="00F04351"/>
    <w:rsid w:val="00F05D99"/>
    <w:rsid w:val="00F15843"/>
    <w:rsid w:val="00F1603D"/>
    <w:rsid w:val="00F17F93"/>
    <w:rsid w:val="00F2115A"/>
    <w:rsid w:val="00F251FA"/>
    <w:rsid w:val="00F32A7F"/>
    <w:rsid w:val="00F3314A"/>
    <w:rsid w:val="00F35609"/>
    <w:rsid w:val="00F359C1"/>
    <w:rsid w:val="00F36B08"/>
    <w:rsid w:val="00F401D8"/>
    <w:rsid w:val="00F40F5E"/>
    <w:rsid w:val="00F41B07"/>
    <w:rsid w:val="00F4352D"/>
    <w:rsid w:val="00F46CC2"/>
    <w:rsid w:val="00F46DE2"/>
    <w:rsid w:val="00F4753C"/>
    <w:rsid w:val="00F47C0E"/>
    <w:rsid w:val="00F5035A"/>
    <w:rsid w:val="00F56096"/>
    <w:rsid w:val="00F56A63"/>
    <w:rsid w:val="00F570C8"/>
    <w:rsid w:val="00F6357A"/>
    <w:rsid w:val="00F64BB1"/>
    <w:rsid w:val="00F675AF"/>
    <w:rsid w:val="00F740E4"/>
    <w:rsid w:val="00F751F8"/>
    <w:rsid w:val="00F75713"/>
    <w:rsid w:val="00F77027"/>
    <w:rsid w:val="00F80094"/>
    <w:rsid w:val="00F82DEF"/>
    <w:rsid w:val="00F838AC"/>
    <w:rsid w:val="00F8545D"/>
    <w:rsid w:val="00F855C3"/>
    <w:rsid w:val="00F85B71"/>
    <w:rsid w:val="00F85BD0"/>
    <w:rsid w:val="00F93781"/>
    <w:rsid w:val="00F95D66"/>
    <w:rsid w:val="00F96734"/>
    <w:rsid w:val="00FA215F"/>
    <w:rsid w:val="00FA511D"/>
    <w:rsid w:val="00FB02D8"/>
    <w:rsid w:val="00FB3D29"/>
    <w:rsid w:val="00FB4B83"/>
    <w:rsid w:val="00FB7EF3"/>
    <w:rsid w:val="00FC4BF6"/>
    <w:rsid w:val="00FD2E06"/>
    <w:rsid w:val="00FD5AC6"/>
    <w:rsid w:val="00FD61BB"/>
    <w:rsid w:val="00FE096E"/>
    <w:rsid w:val="00FE2A87"/>
    <w:rsid w:val="00FE641A"/>
    <w:rsid w:val="00FE7C55"/>
    <w:rsid w:val="00FF0A84"/>
    <w:rsid w:val="00FF369A"/>
    <w:rsid w:val="00FF46C2"/>
    <w:rsid w:val="00FF495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1D31D2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F2646"/>
    <w:pPr>
      <w:pBdr>
        <w:top w:val="nil"/>
        <w:left w:val="nil"/>
        <w:bottom w:val="nil"/>
        <w:right w:val="nil"/>
        <w:between w:val="nil"/>
        <w:bar w:val="nil"/>
      </w:pBdr>
    </w:pPr>
    <w:rPr>
      <w:rFonts w:ascii="Times New Roman" w:eastAsia="Arial Unicode MS" w:hAnsi="Times New Roman" w:cs="Times New Roman"/>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F85BD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eastAsia="it-IT"/>
    </w:rPr>
  </w:style>
  <w:style w:type="table" w:customStyle="1" w:styleId="TableNormal1">
    <w:name w:val="Table Normal1"/>
    <w:rsid w:val="006F2646"/>
    <w:pPr>
      <w:pBdr>
        <w:top w:val="nil"/>
        <w:left w:val="nil"/>
        <w:bottom w:val="nil"/>
        <w:right w:val="nil"/>
        <w:between w:val="nil"/>
        <w:bar w:val="nil"/>
      </w:pBdr>
    </w:pPr>
    <w:rPr>
      <w:rFonts w:ascii="Times New Roman" w:eastAsia="Arial Unicode MS" w:hAnsi="Times New Roman" w:cs="Times New Roman"/>
      <w:sz w:val="20"/>
      <w:szCs w:val="20"/>
      <w:bdr w:val="nil"/>
      <w:lang w:val="it-IT" w:eastAsia="it-IT"/>
    </w:rPr>
    <w:tblPr>
      <w:tblInd w:w="0" w:type="dxa"/>
      <w:tblCellMar>
        <w:top w:w="0" w:type="dxa"/>
        <w:left w:w="0" w:type="dxa"/>
        <w:bottom w:w="0" w:type="dxa"/>
        <w:right w:w="0" w:type="dxa"/>
      </w:tblCellMar>
    </w:tblPr>
  </w:style>
  <w:style w:type="paragraph" w:styleId="NoSpacing">
    <w:name w:val="No Spacing"/>
    <w:uiPriority w:val="1"/>
    <w:qFormat/>
    <w:rsid w:val="006F2646"/>
    <w:pPr>
      <w:pBdr>
        <w:top w:val="nil"/>
        <w:left w:val="nil"/>
        <w:bottom w:val="nil"/>
        <w:right w:val="nil"/>
        <w:between w:val="nil"/>
        <w:bar w:val="nil"/>
      </w:pBdr>
    </w:pPr>
    <w:rPr>
      <w:rFonts w:ascii="Times New Roman" w:eastAsia="Arial Unicode MS" w:hAnsi="Times New Roman" w:cs="Times New Roman"/>
      <w:bdr w:val="nil"/>
      <w:lang w:val="en-US"/>
    </w:rPr>
  </w:style>
  <w:style w:type="paragraph" w:styleId="CommentText">
    <w:name w:val="annotation text"/>
    <w:basedOn w:val="Normal"/>
    <w:link w:val="CommentTextChar"/>
    <w:uiPriority w:val="99"/>
    <w:semiHidden/>
    <w:unhideWhenUsed/>
    <w:rsid w:val="00DA04CD"/>
  </w:style>
  <w:style w:type="character" w:customStyle="1" w:styleId="CommentTextChar">
    <w:name w:val="Comment Text Char"/>
    <w:basedOn w:val="DefaultParagraphFont"/>
    <w:link w:val="CommentText"/>
    <w:uiPriority w:val="99"/>
    <w:semiHidden/>
    <w:rsid w:val="00DA04CD"/>
    <w:rPr>
      <w:rFonts w:ascii="Times New Roman" w:eastAsia="Arial Unicode MS" w:hAnsi="Times New Roman" w:cs="Times New Roman"/>
      <w:bdr w:val="nil"/>
      <w:lang w:val="en-US"/>
    </w:rPr>
  </w:style>
  <w:style w:type="character" w:styleId="CommentReference">
    <w:name w:val="annotation reference"/>
    <w:basedOn w:val="DefaultParagraphFont"/>
    <w:uiPriority w:val="99"/>
    <w:semiHidden/>
    <w:unhideWhenUsed/>
    <w:rsid w:val="00DA04CD"/>
    <w:rPr>
      <w:sz w:val="18"/>
      <w:szCs w:val="18"/>
    </w:rPr>
  </w:style>
  <w:style w:type="paragraph" w:styleId="BalloonText">
    <w:name w:val="Balloon Text"/>
    <w:basedOn w:val="Normal"/>
    <w:link w:val="BalloonTextChar"/>
    <w:uiPriority w:val="99"/>
    <w:semiHidden/>
    <w:unhideWhenUsed/>
    <w:rsid w:val="00DA04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04CD"/>
    <w:rPr>
      <w:rFonts w:ascii="Lucida Grande" w:eastAsia="Arial Unicode MS" w:hAnsi="Lucida Grande" w:cs="Lucida Grande"/>
      <w:sz w:val="18"/>
      <w:szCs w:val="18"/>
      <w:bdr w:val="nil"/>
      <w:lang w:val="en-US"/>
    </w:rPr>
  </w:style>
  <w:style w:type="table" w:styleId="TableGrid">
    <w:name w:val="Table Grid"/>
    <w:basedOn w:val="TableNormal"/>
    <w:uiPriority w:val="59"/>
    <w:rsid w:val="005859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5700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sz w:val="20"/>
      <w:szCs w:val="20"/>
      <w:bdr w:val="none" w:sz="0" w:space="0" w:color="auto"/>
      <w:lang w:val="en-GB"/>
    </w:rPr>
  </w:style>
  <w:style w:type="paragraph" w:styleId="CommentSubject">
    <w:name w:val="annotation subject"/>
    <w:basedOn w:val="CommentText"/>
    <w:next w:val="CommentText"/>
    <w:link w:val="CommentSubjectChar"/>
    <w:uiPriority w:val="99"/>
    <w:semiHidden/>
    <w:unhideWhenUsed/>
    <w:rsid w:val="00290D58"/>
    <w:rPr>
      <w:b/>
      <w:bCs/>
      <w:sz w:val="20"/>
      <w:szCs w:val="20"/>
    </w:rPr>
  </w:style>
  <w:style w:type="character" w:customStyle="1" w:styleId="CommentSubjectChar">
    <w:name w:val="Comment Subject Char"/>
    <w:basedOn w:val="CommentTextChar"/>
    <w:link w:val="CommentSubject"/>
    <w:uiPriority w:val="99"/>
    <w:semiHidden/>
    <w:rsid w:val="00290D58"/>
    <w:rPr>
      <w:rFonts w:ascii="Times New Roman" w:eastAsia="Arial Unicode MS" w:hAnsi="Times New Roman" w:cs="Times New Roman"/>
      <w:b/>
      <w:bCs/>
      <w:sz w:val="20"/>
      <w:szCs w:val="20"/>
      <w:bdr w:val="nil"/>
      <w:lang w:val="en-US"/>
    </w:rPr>
  </w:style>
  <w:style w:type="paragraph" w:customStyle="1" w:styleId="ImportWordListStyleDefinition634801399">
    <w:name w:val="Import Word List Style Definition 634801399"/>
    <w:rsid w:val="00726449"/>
    <w:pPr>
      <w:numPr>
        <w:numId w:val="1"/>
      </w:numPr>
    </w:pPr>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CB7CB0"/>
    <w:pPr>
      <w:ind w:left="720"/>
      <w:contextualSpacing/>
    </w:pPr>
  </w:style>
  <w:style w:type="paragraph" w:styleId="Header">
    <w:name w:val="header"/>
    <w:basedOn w:val="Normal"/>
    <w:link w:val="HeaderChar"/>
    <w:uiPriority w:val="99"/>
    <w:unhideWhenUsed/>
    <w:rsid w:val="004A75A2"/>
    <w:pPr>
      <w:tabs>
        <w:tab w:val="center" w:pos="4320"/>
        <w:tab w:val="right" w:pos="8640"/>
      </w:tabs>
    </w:pPr>
  </w:style>
  <w:style w:type="character" w:customStyle="1" w:styleId="HeaderChar">
    <w:name w:val="Header Char"/>
    <w:basedOn w:val="DefaultParagraphFont"/>
    <w:link w:val="Header"/>
    <w:uiPriority w:val="99"/>
    <w:rsid w:val="004A75A2"/>
    <w:rPr>
      <w:rFonts w:ascii="Times New Roman" w:eastAsia="Arial Unicode MS" w:hAnsi="Times New Roman" w:cs="Times New Roman"/>
      <w:bdr w:val="nil"/>
      <w:lang w:val="en-US"/>
    </w:rPr>
  </w:style>
  <w:style w:type="paragraph" w:styleId="Footer">
    <w:name w:val="footer"/>
    <w:basedOn w:val="Normal"/>
    <w:link w:val="FooterChar"/>
    <w:uiPriority w:val="99"/>
    <w:unhideWhenUsed/>
    <w:rsid w:val="004A75A2"/>
    <w:pPr>
      <w:tabs>
        <w:tab w:val="center" w:pos="4320"/>
        <w:tab w:val="right" w:pos="8640"/>
      </w:tabs>
    </w:pPr>
  </w:style>
  <w:style w:type="character" w:customStyle="1" w:styleId="FooterChar">
    <w:name w:val="Footer Char"/>
    <w:basedOn w:val="DefaultParagraphFont"/>
    <w:link w:val="Footer"/>
    <w:uiPriority w:val="99"/>
    <w:rsid w:val="004A75A2"/>
    <w:rPr>
      <w:rFonts w:ascii="Times New Roman" w:eastAsia="Arial Unicode MS" w:hAnsi="Times New Roman" w:cs="Times New Roman"/>
      <w:bdr w:val="nil"/>
      <w:lang w:val="en-US"/>
    </w:rPr>
  </w:style>
  <w:style w:type="character" w:styleId="PageNumber">
    <w:name w:val="page number"/>
    <w:basedOn w:val="DefaultParagraphFont"/>
    <w:uiPriority w:val="99"/>
    <w:semiHidden/>
    <w:unhideWhenUsed/>
    <w:rsid w:val="00A50A84"/>
  </w:style>
  <w:style w:type="paragraph" w:customStyle="1" w:styleId="EndNoteBibliographyTitle">
    <w:name w:val="EndNote Bibliography Title"/>
    <w:basedOn w:val="Normal"/>
    <w:rsid w:val="00007440"/>
    <w:pPr>
      <w:jc w:val="center"/>
    </w:pPr>
  </w:style>
  <w:style w:type="paragraph" w:customStyle="1" w:styleId="EndNoteBibliography">
    <w:name w:val="EndNote Bibliography"/>
    <w:basedOn w:val="Normal"/>
    <w:rsid w:val="00007440"/>
    <w:pPr>
      <w:jc w:val="both"/>
    </w:pPr>
  </w:style>
  <w:style w:type="character" w:styleId="Hyperlink">
    <w:name w:val="Hyperlink"/>
    <w:basedOn w:val="DefaultParagraphFont"/>
    <w:uiPriority w:val="99"/>
    <w:unhideWhenUsed/>
    <w:rsid w:val="0033308B"/>
    <w:rPr>
      <w:color w:val="0000FF" w:themeColor="hyperlink"/>
      <w:u w:val="single"/>
    </w:rPr>
  </w:style>
  <w:style w:type="character" w:styleId="FollowedHyperlink">
    <w:name w:val="FollowedHyperlink"/>
    <w:basedOn w:val="DefaultParagraphFont"/>
    <w:uiPriority w:val="99"/>
    <w:semiHidden/>
    <w:unhideWhenUsed/>
    <w:rsid w:val="00E801DF"/>
    <w:rPr>
      <w:color w:val="800080" w:themeColor="followedHyperlink"/>
      <w:u w:val="single"/>
    </w:rPr>
  </w:style>
  <w:style w:type="paragraph" w:styleId="Revision">
    <w:name w:val="Revision"/>
    <w:hidden/>
    <w:uiPriority w:val="99"/>
    <w:semiHidden/>
    <w:rsid w:val="00A41A22"/>
    <w:rPr>
      <w:rFonts w:ascii="Times New Roman" w:eastAsia="Arial Unicode MS" w:hAnsi="Times New Roman" w:cs="Times New Roman"/>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65747">
      <w:bodyDiv w:val="1"/>
      <w:marLeft w:val="0"/>
      <w:marRight w:val="0"/>
      <w:marTop w:val="0"/>
      <w:marBottom w:val="0"/>
      <w:divBdr>
        <w:top w:val="none" w:sz="0" w:space="0" w:color="auto"/>
        <w:left w:val="none" w:sz="0" w:space="0" w:color="auto"/>
        <w:bottom w:val="none" w:sz="0" w:space="0" w:color="auto"/>
        <w:right w:val="none" w:sz="0" w:space="0" w:color="auto"/>
      </w:divBdr>
    </w:div>
    <w:div w:id="92359251">
      <w:bodyDiv w:val="1"/>
      <w:marLeft w:val="0"/>
      <w:marRight w:val="0"/>
      <w:marTop w:val="0"/>
      <w:marBottom w:val="0"/>
      <w:divBdr>
        <w:top w:val="none" w:sz="0" w:space="0" w:color="auto"/>
        <w:left w:val="none" w:sz="0" w:space="0" w:color="auto"/>
        <w:bottom w:val="none" w:sz="0" w:space="0" w:color="auto"/>
        <w:right w:val="none" w:sz="0" w:space="0" w:color="auto"/>
      </w:divBdr>
    </w:div>
    <w:div w:id="228422270">
      <w:bodyDiv w:val="1"/>
      <w:marLeft w:val="0"/>
      <w:marRight w:val="0"/>
      <w:marTop w:val="0"/>
      <w:marBottom w:val="0"/>
      <w:divBdr>
        <w:top w:val="none" w:sz="0" w:space="0" w:color="auto"/>
        <w:left w:val="none" w:sz="0" w:space="0" w:color="auto"/>
        <w:bottom w:val="none" w:sz="0" w:space="0" w:color="auto"/>
        <w:right w:val="none" w:sz="0" w:space="0" w:color="auto"/>
      </w:divBdr>
    </w:div>
    <w:div w:id="304505533">
      <w:bodyDiv w:val="1"/>
      <w:marLeft w:val="0"/>
      <w:marRight w:val="0"/>
      <w:marTop w:val="0"/>
      <w:marBottom w:val="0"/>
      <w:divBdr>
        <w:top w:val="none" w:sz="0" w:space="0" w:color="auto"/>
        <w:left w:val="none" w:sz="0" w:space="0" w:color="auto"/>
        <w:bottom w:val="none" w:sz="0" w:space="0" w:color="auto"/>
        <w:right w:val="none" w:sz="0" w:space="0" w:color="auto"/>
      </w:divBdr>
    </w:div>
    <w:div w:id="605501141">
      <w:bodyDiv w:val="1"/>
      <w:marLeft w:val="0"/>
      <w:marRight w:val="0"/>
      <w:marTop w:val="0"/>
      <w:marBottom w:val="0"/>
      <w:divBdr>
        <w:top w:val="none" w:sz="0" w:space="0" w:color="auto"/>
        <w:left w:val="none" w:sz="0" w:space="0" w:color="auto"/>
        <w:bottom w:val="none" w:sz="0" w:space="0" w:color="auto"/>
        <w:right w:val="none" w:sz="0" w:space="0" w:color="auto"/>
      </w:divBdr>
    </w:div>
    <w:div w:id="881406503">
      <w:bodyDiv w:val="1"/>
      <w:marLeft w:val="0"/>
      <w:marRight w:val="0"/>
      <w:marTop w:val="0"/>
      <w:marBottom w:val="0"/>
      <w:divBdr>
        <w:top w:val="none" w:sz="0" w:space="0" w:color="auto"/>
        <w:left w:val="none" w:sz="0" w:space="0" w:color="auto"/>
        <w:bottom w:val="none" w:sz="0" w:space="0" w:color="auto"/>
        <w:right w:val="none" w:sz="0" w:space="0" w:color="auto"/>
      </w:divBdr>
      <w:divsChild>
        <w:div w:id="464198986">
          <w:marLeft w:val="0"/>
          <w:marRight w:val="0"/>
          <w:marTop w:val="0"/>
          <w:marBottom w:val="0"/>
          <w:divBdr>
            <w:top w:val="none" w:sz="0" w:space="0" w:color="auto"/>
            <w:left w:val="none" w:sz="0" w:space="0" w:color="auto"/>
            <w:bottom w:val="none" w:sz="0" w:space="0" w:color="auto"/>
            <w:right w:val="none" w:sz="0" w:space="0" w:color="auto"/>
          </w:divBdr>
          <w:divsChild>
            <w:div w:id="375007089">
              <w:marLeft w:val="0"/>
              <w:marRight w:val="0"/>
              <w:marTop w:val="0"/>
              <w:marBottom w:val="0"/>
              <w:divBdr>
                <w:top w:val="none" w:sz="0" w:space="0" w:color="auto"/>
                <w:left w:val="none" w:sz="0" w:space="0" w:color="auto"/>
                <w:bottom w:val="none" w:sz="0" w:space="0" w:color="auto"/>
                <w:right w:val="none" w:sz="0" w:space="0" w:color="auto"/>
              </w:divBdr>
              <w:divsChild>
                <w:div w:id="58749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231067">
      <w:bodyDiv w:val="1"/>
      <w:marLeft w:val="0"/>
      <w:marRight w:val="0"/>
      <w:marTop w:val="0"/>
      <w:marBottom w:val="0"/>
      <w:divBdr>
        <w:top w:val="none" w:sz="0" w:space="0" w:color="auto"/>
        <w:left w:val="none" w:sz="0" w:space="0" w:color="auto"/>
        <w:bottom w:val="none" w:sz="0" w:space="0" w:color="auto"/>
        <w:right w:val="none" w:sz="0" w:space="0" w:color="auto"/>
      </w:divBdr>
    </w:div>
    <w:div w:id="1082876755">
      <w:bodyDiv w:val="1"/>
      <w:marLeft w:val="0"/>
      <w:marRight w:val="0"/>
      <w:marTop w:val="0"/>
      <w:marBottom w:val="0"/>
      <w:divBdr>
        <w:top w:val="none" w:sz="0" w:space="0" w:color="auto"/>
        <w:left w:val="none" w:sz="0" w:space="0" w:color="auto"/>
        <w:bottom w:val="none" w:sz="0" w:space="0" w:color="auto"/>
        <w:right w:val="none" w:sz="0" w:space="0" w:color="auto"/>
      </w:divBdr>
    </w:div>
    <w:div w:id="1147480658">
      <w:bodyDiv w:val="1"/>
      <w:marLeft w:val="0"/>
      <w:marRight w:val="0"/>
      <w:marTop w:val="0"/>
      <w:marBottom w:val="0"/>
      <w:divBdr>
        <w:top w:val="none" w:sz="0" w:space="0" w:color="auto"/>
        <w:left w:val="none" w:sz="0" w:space="0" w:color="auto"/>
        <w:bottom w:val="none" w:sz="0" w:space="0" w:color="auto"/>
        <w:right w:val="none" w:sz="0" w:space="0" w:color="auto"/>
      </w:divBdr>
    </w:div>
    <w:div w:id="1184323606">
      <w:bodyDiv w:val="1"/>
      <w:marLeft w:val="0"/>
      <w:marRight w:val="0"/>
      <w:marTop w:val="0"/>
      <w:marBottom w:val="0"/>
      <w:divBdr>
        <w:top w:val="none" w:sz="0" w:space="0" w:color="auto"/>
        <w:left w:val="none" w:sz="0" w:space="0" w:color="auto"/>
        <w:bottom w:val="none" w:sz="0" w:space="0" w:color="auto"/>
        <w:right w:val="none" w:sz="0" w:space="0" w:color="auto"/>
      </w:divBdr>
    </w:div>
    <w:div w:id="1263105297">
      <w:bodyDiv w:val="1"/>
      <w:marLeft w:val="0"/>
      <w:marRight w:val="0"/>
      <w:marTop w:val="0"/>
      <w:marBottom w:val="0"/>
      <w:divBdr>
        <w:top w:val="none" w:sz="0" w:space="0" w:color="auto"/>
        <w:left w:val="none" w:sz="0" w:space="0" w:color="auto"/>
        <w:bottom w:val="none" w:sz="0" w:space="0" w:color="auto"/>
        <w:right w:val="none" w:sz="0" w:space="0" w:color="auto"/>
      </w:divBdr>
    </w:div>
    <w:div w:id="1317108317">
      <w:bodyDiv w:val="1"/>
      <w:marLeft w:val="0"/>
      <w:marRight w:val="0"/>
      <w:marTop w:val="0"/>
      <w:marBottom w:val="0"/>
      <w:divBdr>
        <w:top w:val="none" w:sz="0" w:space="0" w:color="auto"/>
        <w:left w:val="none" w:sz="0" w:space="0" w:color="auto"/>
        <w:bottom w:val="none" w:sz="0" w:space="0" w:color="auto"/>
        <w:right w:val="none" w:sz="0" w:space="0" w:color="auto"/>
      </w:divBdr>
    </w:div>
    <w:div w:id="1326517485">
      <w:bodyDiv w:val="1"/>
      <w:marLeft w:val="0"/>
      <w:marRight w:val="0"/>
      <w:marTop w:val="0"/>
      <w:marBottom w:val="0"/>
      <w:divBdr>
        <w:top w:val="none" w:sz="0" w:space="0" w:color="auto"/>
        <w:left w:val="none" w:sz="0" w:space="0" w:color="auto"/>
        <w:bottom w:val="none" w:sz="0" w:space="0" w:color="auto"/>
        <w:right w:val="none" w:sz="0" w:space="0" w:color="auto"/>
      </w:divBdr>
    </w:div>
    <w:div w:id="1459033593">
      <w:bodyDiv w:val="1"/>
      <w:marLeft w:val="0"/>
      <w:marRight w:val="0"/>
      <w:marTop w:val="0"/>
      <w:marBottom w:val="0"/>
      <w:divBdr>
        <w:top w:val="none" w:sz="0" w:space="0" w:color="auto"/>
        <w:left w:val="none" w:sz="0" w:space="0" w:color="auto"/>
        <w:bottom w:val="none" w:sz="0" w:space="0" w:color="auto"/>
        <w:right w:val="none" w:sz="0" w:space="0" w:color="auto"/>
      </w:divBdr>
    </w:div>
    <w:div w:id="1606962601">
      <w:bodyDiv w:val="1"/>
      <w:marLeft w:val="0"/>
      <w:marRight w:val="0"/>
      <w:marTop w:val="0"/>
      <w:marBottom w:val="0"/>
      <w:divBdr>
        <w:top w:val="none" w:sz="0" w:space="0" w:color="auto"/>
        <w:left w:val="none" w:sz="0" w:space="0" w:color="auto"/>
        <w:bottom w:val="none" w:sz="0" w:space="0" w:color="auto"/>
        <w:right w:val="none" w:sz="0" w:space="0" w:color="auto"/>
      </w:divBdr>
      <w:divsChild>
        <w:div w:id="457530800">
          <w:marLeft w:val="0"/>
          <w:marRight w:val="0"/>
          <w:marTop w:val="0"/>
          <w:marBottom w:val="0"/>
          <w:divBdr>
            <w:top w:val="none" w:sz="0" w:space="0" w:color="auto"/>
            <w:left w:val="none" w:sz="0" w:space="0" w:color="auto"/>
            <w:bottom w:val="none" w:sz="0" w:space="0" w:color="auto"/>
            <w:right w:val="none" w:sz="0" w:space="0" w:color="auto"/>
          </w:divBdr>
          <w:divsChild>
            <w:div w:id="1269310721">
              <w:marLeft w:val="0"/>
              <w:marRight w:val="0"/>
              <w:marTop w:val="0"/>
              <w:marBottom w:val="0"/>
              <w:divBdr>
                <w:top w:val="none" w:sz="0" w:space="0" w:color="auto"/>
                <w:left w:val="none" w:sz="0" w:space="0" w:color="auto"/>
                <w:bottom w:val="none" w:sz="0" w:space="0" w:color="auto"/>
                <w:right w:val="none" w:sz="0" w:space="0" w:color="auto"/>
              </w:divBdr>
              <w:divsChild>
                <w:div w:id="44223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501568">
      <w:bodyDiv w:val="1"/>
      <w:marLeft w:val="0"/>
      <w:marRight w:val="0"/>
      <w:marTop w:val="0"/>
      <w:marBottom w:val="0"/>
      <w:divBdr>
        <w:top w:val="none" w:sz="0" w:space="0" w:color="auto"/>
        <w:left w:val="none" w:sz="0" w:space="0" w:color="auto"/>
        <w:bottom w:val="none" w:sz="0" w:space="0" w:color="auto"/>
        <w:right w:val="none" w:sz="0" w:space="0" w:color="auto"/>
      </w:divBdr>
    </w:div>
    <w:div w:id="1631283444">
      <w:bodyDiv w:val="1"/>
      <w:marLeft w:val="0"/>
      <w:marRight w:val="0"/>
      <w:marTop w:val="0"/>
      <w:marBottom w:val="0"/>
      <w:divBdr>
        <w:top w:val="none" w:sz="0" w:space="0" w:color="auto"/>
        <w:left w:val="none" w:sz="0" w:space="0" w:color="auto"/>
        <w:bottom w:val="none" w:sz="0" w:space="0" w:color="auto"/>
        <w:right w:val="none" w:sz="0" w:space="0" w:color="auto"/>
      </w:divBdr>
    </w:div>
    <w:div w:id="1768963991">
      <w:bodyDiv w:val="1"/>
      <w:marLeft w:val="0"/>
      <w:marRight w:val="0"/>
      <w:marTop w:val="0"/>
      <w:marBottom w:val="0"/>
      <w:divBdr>
        <w:top w:val="none" w:sz="0" w:space="0" w:color="auto"/>
        <w:left w:val="none" w:sz="0" w:space="0" w:color="auto"/>
        <w:bottom w:val="none" w:sz="0" w:space="0" w:color="auto"/>
        <w:right w:val="none" w:sz="0" w:space="0" w:color="auto"/>
      </w:divBdr>
    </w:div>
    <w:div w:id="1880241865">
      <w:bodyDiv w:val="1"/>
      <w:marLeft w:val="0"/>
      <w:marRight w:val="0"/>
      <w:marTop w:val="0"/>
      <w:marBottom w:val="0"/>
      <w:divBdr>
        <w:top w:val="none" w:sz="0" w:space="0" w:color="auto"/>
        <w:left w:val="none" w:sz="0" w:space="0" w:color="auto"/>
        <w:bottom w:val="none" w:sz="0" w:space="0" w:color="auto"/>
        <w:right w:val="none" w:sz="0" w:space="0" w:color="auto"/>
      </w:divBdr>
    </w:div>
    <w:div w:id="2102949136">
      <w:bodyDiv w:val="1"/>
      <w:marLeft w:val="0"/>
      <w:marRight w:val="0"/>
      <w:marTop w:val="0"/>
      <w:marBottom w:val="0"/>
      <w:divBdr>
        <w:top w:val="none" w:sz="0" w:space="0" w:color="auto"/>
        <w:left w:val="none" w:sz="0" w:space="0" w:color="auto"/>
        <w:bottom w:val="none" w:sz="0" w:space="0" w:color="auto"/>
        <w:right w:val="none" w:sz="0" w:space="0" w:color="auto"/>
      </w:divBdr>
    </w:div>
    <w:div w:id="2110806780">
      <w:bodyDiv w:val="1"/>
      <w:marLeft w:val="0"/>
      <w:marRight w:val="0"/>
      <w:marTop w:val="0"/>
      <w:marBottom w:val="0"/>
      <w:divBdr>
        <w:top w:val="none" w:sz="0" w:space="0" w:color="auto"/>
        <w:left w:val="none" w:sz="0" w:space="0" w:color="auto"/>
        <w:bottom w:val="none" w:sz="0" w:space="0" w:color="auto"/>
        <w:right w:val="none" w:sz="0" w:space="0" w:color="auto"/>
      </w:divBdr>
    </w:div>
    <w:div w:id="21404884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monica.koumbi@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43C418-6267-4216-8DC6-7BF146CA4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564</Words>
  <Characters>43119</Characters>
  <Application>Microsoft Office Word</Application>
  <DocSecurity>4</DocSecurity>
  <Lines>359</Lines>
  <Paragraphs>101</Paragraphs>
  <ScaleCrop>false</ScaleCrop>
  <HeadingPairs>
    <vt:vector size="6" baseType="variant">
      <vt:variant>
        <vt:lpstr>Title</vt:lpstr>
      </vt:variant>
      <vt:variant>
        <vt:i4>1</vt:i4>
      </vt:variant>
      <vt:variant>
        <vt:lpstr>Τίτλος</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50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rizio</dc:creator>
  <cp:lastModifiedBy>Burgoyne L.A.</cp:lastModifiedBy>
  <cp:revision>2</cp:revision>
  <cp:lastPrinted>2015-08-05T08:04:00Z</cp:lastPrinted>
  <dcterms:created xsi:type="dcterms:W3CDTF">2016-07-20T08:19:00Z</dcterms:created>
  <dcterms:modified xsi:type="dcterms:W3CDTF">2016-07-20T08:19:00Z</dcterms:modified>
</cp:coreProperties>
</file>